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pPr w:leftFromText="141" w:rightFromText="141" w:horzAnchor="margin" w:tblpY="855"/>
        <w:tblW w:w="107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651"/>
        <w:gridCol w:w="7130"/>
        <w:gridCol w:w="1959"/>
      </w:tblGrid>
      <w:tr w:rsidR="008E1942" w:rsidRPr="0067795F" w14:paraId="3A7EAA13" w14:textId="77777777" w:rsidTr="00E8769F">
        <w:trPr>
          <w:trHeight w:val="244"/>
        </w:trPr>
        <w:tc>
          <w:tcPr>
            <w:tcW w:w="1651" w:type="dxa"/>
            <w:tcBorders>
              <w:top w:val="single" w:sz="18" w:space="0" w:color="auto"/>
              <w:bottom w:val="single" w:sz="18" w:space="0" w:color="auto"/>
              <w:right w:val="nil"/>
            </w:tcBorders>
          </w:tcPr>
          <w:p w14:paraId="1904EA5A" w14:textId="77777777" w:rsidR="008E1942" w:rsidRPr="0067795F" w:rsidRDefault="0068776A" w:rsidP="008F4763">
            <w:pPr>
              <w:rPr>
                <w:rFonts w:ascii="Arial" w:hAnsi="Arial" w:cs="Arial"/>
                <w:b/>
                <w:sz w:val="21"/>
                <w:szCs w:val="21"/>
              </w:rPr>
            </w:pPr>
            <w:proofErr w:type="spellStart"/>
            <w:r w:rsidRPr="0067795F">
              <w:rPr>
                <w:rFonts w:ascii="Arial" w:hAnsi="Arial" w:cs="Arial"/>
                <w:b/>
                <w:sz w:val="21"/>
                <w:szCs w:val="21"/>
              </w:rPr>
              <w:t>S</w:t>
            </w:r>
            <w:r w:rsidR="008E1942" w:rsidRPr="0067795F">
              <w:rPr>
                <w:rFonts w:ascii="Arial" w:hAnsi="Arial" w:cs="Arial"/>
                <w:b/>
                <w:sz w:val="21"/>
                <w:szCs w:val="21"/>
              </w:rPr>
              <w:t>train</w:t>
            </w:r>
            <w:r w:rsidR="005344F2" w:rsidRPr="0067795F">
              <w:rPr>
                <w:rFonts w:ascii="Arial" w:hAnsi="Arial" w:cs="Arial"/>
                <w:b/>
                <w:sz w:val="21"/>
                <w:szCs w:val="21"/>
              </w:rPr>
              <w:t>s</w:t>
            </w:r>
            <w:proofErr w:type="spellEnd"/>
          </w:p>
        </w:tc>
        <w:tc>
          <w:tcPr>
            <w:tcW w:w="713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6C9F3491" w14:textId="77777777" w:rsidR="008E1942" w:rsidRPr="0067795F" w:rsidRDefault="0068776A" w:rsidP="008F4763">
            <w:pPr>
              <w:rPr>
                <w:rFonts w:ascii="Arial" w:hAnsi="Arial" w:cs="Arial"/>
                <w:b/>
                <w:sz w:val="21"/>
                <w:szCs w:val="21"/>
              </w:rPr>
            </w:pPr>
            <w:r w:rsidRPr="0067795F">
              <w:rPr>
                <w:rFonts w:ascii="Arial" w:hAnsi="Arial" w:cs="Arial"/>
                <w:b/>
                <w:sz w:val="21"/>
                <w:szCs w:val="21"/>
              </w:rPr>
              <w:t>Description</w:t>
            </w:r>
          </w:p>
        </w:tc>
        <w:tc>
          <w:tcPr>
            <w:tcW w:w="1959" w:type="dxa"/>
            <w:tcBorders>
              <w:top w:val="single" w:sz="18" w:space="0" w:color="auto"/>
              <w:left w:val="nil"/>
              <w:bottom w:val="single" w:sz="18" w:space="0" w:color="auto"/>
            </w:tcBorders>
          </w:tcPr>
          <w:p w14:paraId="32B08F85" w14:textId="77777777" w:rsidR="008E1942" w:rsidRPr="0067795F" w:rsidRDefault="0068776A" w:rsidP="008F4763">
            <w:pPr>
              <w:rPr>
                <w:rFonts w:ascii="Arial" w:hAnsi="Arial" w:cs="Arial"/>
                <w:b/>
                <w:sz w:val="21"/>
                <w:szCs w:val="21"/>
              </w:rPr>
            </w:pPr>
            <w:r w:rsidRPr="0067795F">
              <w:rPr>
                <w:rFonts w:ascii="Arial" w:hAnsi="Arial" w:cs="Arial"/>
                <w:b/>
                <w:sz w:val="21"/>
                <w:szCs w:val="21"/>
              </w:rPr>
              <w:t>R</w:t>
            </w:r>
            <w:r w:rsidR="008E1942" w:rsidRPr="0067795F">
              <w:rPr>
                <w:rFonts w:ascii="Arial" w:hAnsi="Arial" w:cs="Arial"/>
                <w:b/>
                <w:sz w:val="21"/>
                <w:szCs w:val="21"/>
              </w:rPr>
              <w:t>eference</w:t>
            </w:r>
          </w:p>
        </w:tc>
      </w:tr>
      <w:tr w:rsidR="00497D76" w:rsidRPr="0067795F" w14:paraId="30D86239" w14:textId="77777777" w:rsidTr="00E8769F">
        <w:trPr>
          <w:trHeight w:val="244"/>
        </w:trPr>
        <w:tc>
          <w:tcPr>
            <w:tcW w:w="1651" w:type="dxa"/>
            <w:tcBorders>
              <w:top w:val="single" w:sz="18" w:space="0" w:color="auto"/>
            </w:tcBorders>
          </w:tcPr>
          <w:p w14:paraId="284F5CB1" w14:textId="770C65BC" w:rsidR="00497D76" w:rsidRPr="0067795F" w:rsidRDefault="00497D76" w:rsidP="008F476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SB</w:t>
            </w:r>
            <w:r w:rsidR="0062329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2201</w:t>
            </w:r>
          </w:p>
        </w:tc>
        <w:tc>
          <w:tcPr>
            <w:tcW w:w="7130" w:type="dxa"/>
            <w:tcBorders>
              <w:top w:val="single" w:sz="18" w:space="0" w:color="auto"/>
            </w:tcBorders>
          </w:tcPr>
          <w:p w14:paraId="07A3B836" w14:textId="77777777" w:rsidR="00497D76" w:rsidRPr="0067795F" w:rsidRDefault="00497D76" w:rsidP="008F476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. Typhi WT ISP2825 reference strain</w:t>
            </w:r>
          </w:p>
        </w:tc>
        <w:tc>
          <w:tcPr>
            <w:tcW w:w="1959" w:type="dxa"/>
            <w:tcBorders>
              <w:top w:val="single" w:sz="18" w:space="0" w:color="auto"/>
            </w:tcBorders>
          </w:tcPr>
          <w:p w14:paraId="2EDEB527" w14:textId="77777777" w:rsidR="00497D76" w:rsidRPr="0067795F" w:rsidRDefault="00FC7869" w:rsidP="008F476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begin"/>
            </w:r>
            <w:r w:rsidR="00097E3D" w:rsidRPr="0067795F"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 &lt;EndNote&gt;&lt;Cite&gt;&lt;Author&gt;Galan&lt;/Author&gt;&lt;Year&gt;1991&lt;/Year&gt;&lt;RecNum&gt;3&lt;/RecNum&gt;&lt;DisplayText&gt;(&lt;style face="italic"&gt;1&lt;/style&gt;)&lt;/DisplayText&gt;&lt;record&gt;&lt;rec-number&gt;3&lt;/rec-number&gt;&lt;foreign-keys&gt;&lt;key app="EN" db-id="rsf9vss0od9xz2eprrsp2peg0rxr2e0a0rdd" timestamp="1519923028"&gt;3&lt;/key&gt;&lt;/foreign-keys&gt;&lt;ref-type name="Journal Article"&gt;17&lt;/ref-type&gt;&lt;contributors&gt;&lt;authors&gt;&lt;author&gt;Galan, J. E.&lt;/author&gt;&lt;author&gt;Curtiss, R., 3rd&lt;/author&gt;&lt;/authors&gt;&lt;/contributors&gt;&lt;auth-address&gt;Department of Microbiology, School of Medicine, State University of New York, Stony Brook 11794.&lt;/auth-address&gt;&lt;titles&gt;&lt;title&gt;Distribution of the invA, -B, -C, and -D genes of Salmonella typhimurium among other Salmonella serovars: invA mutants of Salmonella typhi are deficient for entry into mammalian cells&lt;/title&gt;&lt;secondary-title&gt;Infect Immun&lt;/secondary-title&gt;&lt;alt-title&gt;Infection and immunity&lt;/alt-title&gt;&lt;/titles&gt;&lt;periodical&gt;&lt;full-title&gt;Infect Immun&lt;/full-title&gt;&lt;abbr-1&gt;Infection and immunity&lt;/abbr-1&gt;&lt;/periodical&gt;&lt;alt-periodical&gt;&lt;full-title&gt;Infect Immun&lt;/full-title&gt;&lt;abbr-1&gt;Infection and immunity&lt;/abbr-1&gt;&lt;/alt-periodical&gt;&lt;pages&gt;2901-8&lt;/pages&gt;&lt;volume&gt;59&lt;/volume&gt;&lt;number&gt;9&lt;/number&gt;&lt;keywords&gt;&lt;keyword&gt;Blotting, Southern&lt;/keyword&gt;&lt;keyword&gt;Cell Line&lt;/keyword&gt;&lt;keyword&gt;Cells, Cultured&lt;/keyword&gt;&lt;keyword&gt;DNA Probes&lt;/keyword&gt;&lt;keyword&gt;DNA, Bacterial/genetics&lt;/keyword&gt;&lt;keyword&gt;Electrophoresis, Agar Gel&lt;/keyword&gt;&lt;keyword&gt;Escherichia coli/genetics&lt;/keyword&gt;&lt;keyword&gt;*Genes, Bacterial&lt;/keyword&gt;&lt;keyword&gt;Humans&lt;/keyword&gt;&lt;keyword&gt;Intestines/*microbiology&lt;/keyword&gt;&lt;keyword&gt;Nucleic Acid Hybridization&lt;/keyword&gt;&lt;keyword&gt;Salmonella typhi/*genetics/pathogenicity&lt;/keyword&gt;&lt;keyword&gt;Salmonella typhimurium/*genetics&lt;/keyword&gt;&lt;/keywords&gt;&lt;dates&gt;&lt;year&gt;1991&lt;/year&gt;&lt;pub-dates&gt;&lt;date&gt;Sep&lt;/date&gt;&lt;/pub-dates&gt;&lt;/dates&gt;&lt;isbn&gt;0019-9567 (Print)&amp;#xD;0019-9567 (Linking)&lt;/isbn&gt;&lt;accession-num&gt;1879916&lt;/accession-num&gt;&lt;urls&gt;&lt;related-urls&gt;&lt;url&gt;http://www.ncbi.nlm.nih.gov/pubmed/1879916&lt;/url&gt;&lt;/related-urls&gt;&lt;/urls&gt;&lt;custom2&gt;258111&lt;/custom2&gt;&lt;/record&gt;&lt;/Cite&gt;&lt;/EndNote&gt;</w:instrTex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separate"/>
            </w:r>
            <w:r w:rsidR="00097E3D" w:rsidRPr="0067795F"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(</w:t>
            </w:r>
            <w:r w:rsidR="00097E3D" w:rsidRPr="0067795F">
              <w:rPr>
                <w:rFonts w:ascii="Arial" w:hAnsi="Arial" w:cs="Arial"/>
                <w:i/>
                <w:noProof/>
                <w:sz w:val="21"/>
                <w:szCs w:val="21"/>
                <w:lang w:val="en-US"/>
              </w:rPr>
              <w:t>1</w:t>
            </w:r>
            <w:r w:rsidR="00097E3D" w:rsidRPr="0067795F"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)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</w:p>
        </w:tc>
      </w:tr>
      <w:tr w:rsidR="00497D76" w:rsidRPr="0067795F" w14:paraId="5BD66E8B" w14:textId="77777777" w:rsidTr="00E8769F">
        <w:trPr>
          <w:trHeight w:val="244"/>
        </w:trPr>
        <w:tc>
          <w:tcPr>
            <w:tcW w:w="1651" w:type="dxa"/>
          </w:tcPr>
          <w:p w14:paraId="783D025D" w14:textId="611B800D" w:rsidR="00497D76" w:rsidRPr="0067795F" w:rsidRDefault="00497D76" w:rsidP="008F4763">
            <w:pPr>
              <w:rPr>
                <w:rFonts w:ascii="Arial" w:hAnsi="Arial" w:cs="Arial"/>
                <w:sz w:val="21"/>
                <w:szCs w:val="21"/>
              </w:rPr>
            </w:pPr>
            <w:r w:rsidRPr="0067795F">
              <w:rPr>
                <w:rFonts w:ascii="Arial" w:hAnsi="Arial" w:cs="Arial"/>
                <w:sz w:val="21"/>
                <w:szCs w:val="21"/>
              </w:rPr>
              <w:t>SB</w:t>
            </w:r>
            <w:r w:rsidR="00623297">
              <w:rPr>
                <w:rFonts w:ascii="Arial" w:hAnsi="Arial" w:cs="Arial"/>
                <w:sz w:val="21"/>
                <w:szCs w:val="21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</w:rPr>
              <w:t>1946</w:t>
            </w:r>
          </w:p>
        </w:tc>
        <w:tc>
          <w:tcPr>
            <w:tcW w:w="7130" w:type="dxa"/>
          </w:tcPr>
          <w:p w14:paraId="5790ABEF" w14:textId="77777777" w:rsidR="00497D76" w:rsidRPr="0067795F" w:rsidRDefault="00497D76" w:rsidP="008F476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cdtB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 </w:t>
            </w:r>
          </w:p>
        </w:tc>
        <w:tc>
          <w:tcPr>
            <w:tcW w:w="1959" w:type="dxa"/>
          </w:tcPr>
          <w:p w14:paraId="6420DD4B" w14:textId="77777777" w:rsidR="00497D76" w:rsidRPr="0067795F" w:rsidRDefault="00FC7869" w:rsidP="008F476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begin"/>
            </w:r>
            <w:r w:rsidR="00097E3D" w:rsidRPr="0067795F"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 &lt;EndNote&gt;&lt;Cite&gt;&lt;Author&gt;Spano&lt;/Author&gt;&lt;Year&gt;2008&lt;/Year&gt;&lt;RecNum&gt;4&lt;/RecNum&gt;&lt;DisplayText&gt;(&lt;style face="italic"&gt;2&lt;/style&gt;)&lt;/DisplayText&gt;&lt;record&gt;&lt;rec-number&gt;4&lt;/rec-number&gt;&lt;foreign-keys&gt;&lt;key app="EN" db-id="5ffvee5p1svvskevrf05w2xtr000xrzzfvzw" timestamp="1487713826"&gt;4&lt;/key&gt;&lt;/foreign-keys&gt;&lt;ref-type name="Journal Article"&gt;17&lt;/ref-type&gt;&lt;contributors&gt;&lt;authors&gt;&lt;author&gt;Spano, S.&lt;/author&gt;&lt;author&gt;Ugalde, J. E.&lt;/author&gt;&lt;author&gt;Galan, J. E.&lt;/author&gt;&lt;/authors&gt;&lt;/contributors&gt;&lt;auth-address&gt;Section of Microbial Pathogenesis, Boyer Center for Molecular Medicine, Yale University School of Medicine, New Haven, CT 06536, USA.&lt;/auth-address&gt;&lt;titles&gt;&lt;title&gt;Delivery of a Salmonella Typhi exotoxin from a host intracellular compartment&lt;/title&gt;&lt;secondary-title&gt;Cell Host Microbe&lt;/secondary-title&gt;&lt;/titles&gt;&lt;periodical&gt;&lt;full-title&gt;Cell Host Microbe&lt;/full-title&gt;&lt;/periodical&gt;&lt;pages&gt;30-8&lt;/pages&gt;&lt;volume&gt;3&lt;/volume&gt;&lt;number&gt;1&lt;/number&gt;&lt;keywords&gt;&lt;keyword&gt;Bacterial Toxins/genetics/metabolism/toxicity&lt;/keyword&gt;&lt;keyword&gt;Cell Line&lt;/keyword&gt;&lt;keyword&gt;Exotoxins/genetics/*metabolism/toxicity&lt;/keyword&gt;&lt;keyword&gt;Gene Expression Regulation, Bacterial&lt;/keyword&gt;&lt;keyword&gt;Humans&lt;/keyword&gt;&lt;keyword&gt;Intestines/cytology/microbiology&lt;/keyword&gt;&lt;keyword&gt;Phagosomes&lt;/keyword&gt;&lt;keyword&gt;Salmonella typhi/genetics/*pathogenicity&lt;/keyword&gt;&lt;keyword&gt;Vacuoles&lt;/keyword&gt;&lt;keyword&gt;Virulence&lt;/keyword&gt;&lt;/keywords&gt;&lt;dates&gt;&lt;year&gt;2008&lt;/year&gt;&lt;pub-dates&gt;&lt;date&gt;Jan 17&lt;/date&gt;&lt;/pub-dates&gt;&lt;/dates&gt;&lt;isbn&gt;1934-6069 (Electronic)&amp;#xD;1931-3128 (Linking)&lt;/isbn&gt;&lt;accession-num&gt;18191792&lt;/accession-num&gt;&lt;urls&gt;&lt;related-urls&gt;&lt;url&gt;https://www.ncbi.nlm.nih.gov/pubmed/18191792&lt;/url&gt;&lt;/related-urls&gt;&lt;/urls&gt;&lt;electronic-resource-num&gt;10.1016/j.chom.2007.11.001&lt;/electronic-resource-num&gt;&lt;/record&gt;&lt;/Cite&gt;&lt;/EndNote&gt;</w:instrTex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separate"/>
            </w:r>
            <w:r w:rsidR="00097E3D" w:rsidRPr="0067795F"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(</w:t>
            </w:r>
            <w:r w:rsidR="00097E3D" w:rsidRPr="0067795F">
              <w:rPr>
                <w:rFonts w:ascii="Arial" w:hAnsi="Arial" w:cs="Arial"/>
                <w:i/>
                <w:noProof/>
                <w:sz w:val="21"/>
                <w:szCs w:val="21"/>
                <w:lang w:val="en-US"/>
              </w:rPr>
              <w:t>2</w:t>
            </w:r>
            <w:r w:rsidR="00097E3D" w:rsidRPr="0067795F"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)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</w:p>
        </w:tc>
      </w:tr>
      <w:tr w:rsidR="00497D76" w:rsidRPr="0067795F" w14:paraId="7803F8F2" w14:textId="77777777" w:rsidTr="00E8769F">
        <w:trPr>
          <w:trHeight w:val="244"/>
        </w:trPr>
        <w:tc>
          <w:tcPr>
            <w:tcW w:w="1651" w:type="dxa"/>
          </w:tcPr>
          <w:p w14:paraId="4C5BC4B4" w14:textId="68DF7F17" w:rsidR="00497D76" w:rsidRPr="0067795F" w:rsidRDefault="00497D76" w:rsidP="008F476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SB</w:t>
            </w:r>
            <w:r w:rsidR="0062329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1949</w:t>
            </w:r>
          </w:p>
        </w:tc>
        <w:tc>
          <w:tcPr>
            <w:tcW w:w="7130" w:type="dxa"/>
          </w:tcPr>
          <w:p w14:paraId="7796110B" w14:textId="1EE857AE" w:rsidR="00497D76" w:rsidRPr="0067795F" w:rsidRDefault="00497D76" w:rsidP="008F476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∆ttsA </w:t>
            </w:r>
            <w:proofErr w:type="gramStart"/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cdtB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  <w:r w:rsidR="00914FCC"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 xml:space="preserve"> </w:t>
            </w:r>
            <w:r w:rsidR="00914FCC"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 </w:t>
            </w:r>
            <w:proofErr w:type="gramEnd"/>
          </w:p>
        </w:tc>
        <w:tc>
          <w:tcPr>
            <w:tcW w:w="1959" w:type="dxa"/>
          </w:tcPr>
          <w:p w14:paraId="5318C32A" w14:textId="77777777" w:rsidR="00497D76" w:rsidRPr="0067795F" w:rsidRDefault="00FC7869" w:rsidP="008F476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begin"/>
            </w:r>
            <w:r w:rsidR="00097E3D" w:rsidRPr="0067795F"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 &lt;EndNote&gt;&lt;Cite&gt;&lt;Author&gt;Hodak&lt;/Author&gt;&lt;Year&gt;2013&lt;/Year&gt;&lt;RecNum&gt;1&lt;/RecNum&gt;&lt;DisplayText&gt;(&lt;style face="italic"&gt;3&lt;/style&gt;)&lt;/DisplayText&gt;&lt;record&gt;&lt;rec-number&gt;1&lt;/rec-number&gt;&lt;foreign-keys&gt;&lt;key app="EN" db-id="5ffvee5p1svvskevrf05w2xtr000xrzzfvzw" timestamp="1487618336"&gt;1&lt;/key&gt;&lt;/foreign-keys&gt;&lt;ref-type name="Journal Article"&gt;17&lt;/ref-type&gt;&lt;contributors&gt;&lt;authors&gt;&lt;author&gt;Hodak, H.&lt;/author&gt;&lt;author&gt;Galan, J. E.&lt;/author&gt;&lt;/authors&gt;&lt;/contributors&gt;&lt;auth-address&gt;Department of Microbial Pathogenesis, Yale University School of Medicine, New Haven, Connecticut 06536, USA.&lt;/auth-address&gt;&lt;titles&gt;&lt;title&gt;A Salmonella Typhi homologue of bacteriophage muramidases controls typhoid toxin secretion&lt;/title&gt;&lt;secondary-title&gt;EMBO Rep&lt;/secondary-title&gt;&lt;/titles&gt;&lt;periodical&gt;&lt;full-title&gt;EMBO Rep&lt;/full-title&gt;&lt;/periodical&gt;&lt;pages&gt;95-102&lt;/pages&gt;&lt;volume&gt;14&lt;/volume&gt;&lt;number&gt;1&lt;/number&gt;&lt;keywords&gt;&lt;keyword&gt;Amino Acid Sequence&lt;/keyword&gt;&lt;keyword&gt;Bacterial Proteins/*genetics/metabolism&lt;/keyword&gt;&lt;keyword&gt;Bacterial Toxins/*metabolism&lt;/keyword&gt;&lt;keyword&gt;Bacteriophages/chemistry/genetics&lt;/keyword&gt;&lt;keyword&gt;Cell Line&lt;/keyword&gt;&lt;keyword&gt;Endopeptidases/*genetics/metabolism&lt;/keyword&gt;&lt;keyword&gt;Genomic Islands&lt;/keyword&gt;&lt;keyword&gt;Humans&lt;/keyword&gt;&lt;keyword&gt;Molecular Sequence Data&lt;/keyword&gt;&lt;keyword&gt;Muramidase/*genetics/metabolism&lt;/keyword&gt;&lt;keyword&gt;Salmonella typhi/*genetics/metabolism/*pathogenicity&lt;/keyword&gt;&lt;keyword&gt;Sequence Alignment&lt;/keyword&gt;&lt;keyword&gt;Sequence Homology, Amino Acid&lt;/keyword&gt;&lt;keyword&gt;Viral Proteins/*genetics/metabolism&lt;/keyword&gt;&lt;keyword&gt;Virulence&lt;/keyword&gt;&lt;/keywords&gt;&lt;dates&gt;&lt;year&gt;2013&lt;/year&gt;&lt;pub-dates&gt;&lt;date&gt;Jan&lt;/date&gt;&lt;/pub-dates&gt;&lt;/dates&gt;&lt;isbn&gt;1469-3178 (Electronic)&amp;#xD;1469-221X (Linking)&lt;/isbn&gt;&lt;accession-num&gt;23174673&lt;/accession-num&gt;&lt;urls&gt;&lt;related-urls&gt;&lt;url&gt;https://www.ncbi.nlm.nih.gov/pubmed/23174673&lt;/url&gt;&lt;/related-urls&gt;&lt;/urls&gt;&lt;custom2&gt;PMC3537140&lt;/custom2&gt;&lt;electronic-resource-num&gt;10.1038/embor.2012.186&lt;/electronic-resource-num&gt;&lt;/record&gt;&lt;/Cite&gt;&lt;/EndNote&gt;</w:instrTex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separate"/>
            </w:r>
            <w:r w:rsidR="00097E3D" w:rsidRPr="0067795F"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(</w:t>
            </w:r>
            <w:r w:rsidR="00097E3D" w:rsidRPr="0067795F">
              <w:rPr>
                <w:rFonts w:ascii="Arial" w:hAnsi="Arial" w:cs="Arial"/>
                <w:i/>
                <w:noProof/>
                <w:sz w:val="21"/>
                <w:szCs w:val="21"/>
                <w:lang w:val="en-US"/>
              </w:rPr>
              <w:t>3</w:t>
            </w:r>
            <w:r w:rsidR="00097E3D" w:rsidRPr="0067795F"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)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</w:p>
        </w:tc>
      </w:tr>
      <w:tr w:rsidR="00497D76" w:rsidRPr="0067795F" w14:paraId="073FD8C4" w14:textId="77777777" w:rsidTr="00E8769F">
        <w:trPr>
          <w:trHeight w:val="224"/>
        </w:trPr>
        <w:tc>
          <w:tcPr>
            <w:tcW w:w="1651" w:type="dxa"/>
          </w:tcPr>
          <w:p w14:paraId="4B72622F" w14:textId="3138BE0B" w:rsidR="00497D76" w:rsidRPr="0067795F" w:rsidRDefault="00497D76" w:rsidP="008F476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SB</w:t>
            </w:r>
            <w:r w:rsidR="0062329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="00914FCC" w:rsidRPr="0067795F">
              <w:rPr>
                <w:rFonts w:ascii="Arial" w:hAnsi="Arial" w:cs="Arial"/>
                <w:sz w:val="21"/>
                <w:szCs w:val="21"/>
                <w:lang w:val="en-US"/>
              </w:rPr>
              <w:t>1844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</w:p>
        </w:tc>
        <w:tc>
          <w:tcPr>
            <w:tcW w:w="7130" w:type="dxa"/>
          </w:tcPr>
          <w:p w14:paraId="7E2D9217" w14:textId="5278764B" w:rsidR="00497D76" w:rsidRPr="0067795F" w:rsidRDefault="00914FCC" w:rsidP="008F476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∆ttsA</w:t>
            </w:r>
          </w:p>
        </w:tc>
        <w:tc>
          <w:tcPr>
            <w:tcW w:w="1959" w:type="dxa"/>
          </w:tcPr>
          <w:p w14:paraId="354A8793" w14:textId="616BC874" w:rsidR="00497D76" w:rsidRPr="0067795F" w:rsidRDefault="00914FCC" w:rsidP="008F476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begin"/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 &lt;EndNote&gt;&lt;Cite&gt;&lt;Author&gt;Hodak&lt;/Author&gt;&lt;Year&gt;2013&lt;/Year&gt;&lt;RecNum&gt;2&lt;/RecNum&gt;&lt;DisplayText&gt;(&lt;style face="italic"&gt;3&lt;/style&gt;)&lt;/DisplayText&gt;&lt;record&gt;&lt;rec-number&gt;2&lt;/rec-number&gt;&lt;foreign-keys&gt;&lt;key app="EN" db-id="ertfax9tndpfx6efpfqvzr5n9za9sw0f0sfp" timestamp="1521598414"&gt;2&lt;/key&gt;&lt;/foreign-keys&gt;&lt;ref-type name="Journal Article"&gt;17&lt;/ref-type&gt;&lt;contributors&gt;&lt;authors&gt;&lt;author&gt;Hodak, H.&lt;/author&gt;&lt;author&gt;Galan, J. E.&lt;/author&gt;&lt;/authors&gt;&lt;/contributors&gt;&lt;auth-address&gt;Department of Microbial Pathogenesis, Yale University School of Medicine, New Haven, Connecticut 06536, USA.&lt;/auth-address&gt;&lt;titles&gt;&lt;title&gt;A Salmonella Typhi homologue of bacteriophage muramidases controls typhoid toxin secretion&lt;/title&gt;&lt;secondary-title&gt;EMBO Rep&lt;/secondary-title&gt;&lt;/titles&gt;&lt;pages&gt;95-102&lt;/pages&gt;&lt;volume&gt;14&lt;/volume&gt;&lt;number&gt;1&lt;/number&gt;&lt;keywords&gt;&lt;keyword&gt;Amino Acid Sequence&lt;/keyword&gt;&lt;keyword&gt;Bacterial Proteins/*genetics/metabolism&lt;/keyword&gt;&lt;keyword&gt;Bacterial Toxins/*metabolism&lt;/keyword&gt;&lt;keyword&gt;Bacteriophages/chemistry/genetics&lt;/keyword&gt;&lt;keyword&gt;Cell Line&lt;/keyword&gt;&lt;keyword&gt;Endopeptidases/*genetics/metabolism&lt;/keyword&gt;&lt;keyword&gt;Genomic Islands&lt;/keyword&gt;&lt;keyword&gt;Humans&lt;/keyword&gt;&lt;keyword&gt;Molecular Sequence Data&lt;/keyword&gt;&lt;keyword&gt;Muramidase/*genetics/metabolism&lt;/keyword&gt;&lt;keyword&gt;Salmonella typhi/*genetics/metabolism/*pathogenicity&lt;/keyword&gt;&lt;keyword&gt;Sequence Alignment&lt;/keyword&gt;&lt;keyword&gt;Sequence Homology, Amino Acid&lt;/keyword&gt;&lt;keyword&gt;Viral Proteins/*genetics/metabolism&lt;/keyword&gt;&lt;keyword&gt;Virulence&lt;/keyword&gt;&lt;/keywords&gt;&lt;dates&gt;&lt;year&gt;2013&lt;/year&gt;&lt;pub-dates&gt;&lt;date&gt;Jan&lt;/date&gt;&lt;/pub-dates&gt;&lt;/dates&gt;&lt;isbn&gt;1469-3178 (Electronic)&amp;#xD;1469-221X (Linking)&lt;/isbn&gt;&lt;accession-num&gt;23174673&lt;/accession-num&gt;&lt;urls&gt;&lt;related-urls&gt;&lt;url&gt;https://www.ncbi.nlm.nih.gov/pubmed/23174673&lt;/url&gt;&lt;/related-urls&gt;&lt;/urls&gt;&lt;custom2&gt;PMC3537140&lt;/custom2&gt;&lt;electronic-resource-num&gt;10.1038/embor.2012.186&lt;/electronic-resource-num&gt;&lt;/record&gt;&lt;/Cite&gt;&lt;/EndNote&gt;</w:instrTex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separate"/>
            </w:r>
            <w:r w:rsidRPr="0067795F"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(</w:t>
            </w:r>
            <w:r w:rsidRPr="0067795F">
              <w:rPr>
                <w:rFonts w:ascii="Arial" w:hAnsi="Arial" w:cs="Arial"/>
                <w:i/>
                <w:noProof/>
                <w:sz w:val="21"/>
                <w:szCs w:val="21"/>
                <w:lang w:val="en-US"/>
              </w:rPr>
              <w:t>3</w:t>
            </w:r>
            <w:r w:rsidRPr="0067795F"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)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</w:p>
        </w:tc>
      </w:tr>
      <w:tr w:rsidR="00914FCC" w:rsidRPr="0067795F" w14:paraId="7EF6635F" w14:textId="77777777" w:rsidTr="00E8769F">
        <w:trPr>
          <w:trHeight w:val="244"/>
        </w:trPr>
        <w:tc>
          <w:tcPr>
            <w:tcW w:w="1651" w:type="dxa"/>
          </w:tcPr>
          <w:p w14:paraId="376B79D2" w14:textId="7E983BBD" w:rsidR="00914FCC" w:rsidRPr="0067795F" w:rsidRDefault="00D47512" w:rsidP="00914FCC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B</w:t>
            </w:r>
            <w:r w:rsidR="0062329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3618</w:t>
            </w:r>
          </w:p>
        </w:tc>
        <w:tc>
          <w:tcPr>
            <w:tcW w:w="7130" w:type="dxa"/>
          </w:tcPr>
          <w:p w14:paraId="312D43FB" w14:textId="6E0591A0" w:rsidR="00914FCC" w:rsidRPr="0067795F" w:rsidRDefault="00914FCC" w:rsidP="00914FCC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ttsA (N166D) </w:t>
            </w:r>
            <w:proofErr w:type="gramStart"/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cdtB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 </w:t>
            </w:r>
            <w:proofErr w:type="gramEnd"/>
          </w:p>
        </w:tc>
        <w:tc>
          <w:tcPr>
            <w:tcW w:w="1959" w:type="dxa"/>
          </w:tcPr>
          <w:p w14:paraId="3095D418" w14:textId="6FA3C156" w:rsidR="00914FCC" w:rsidRPr="0067795F" w:rsidRDefault="00914FCC" w:rsidP="00914FCC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5D5D23" w:rsidRPr="0067795F" w14:paraId="1EDEC08F" w14:textId="77777777" w:rsidTr="00E8769F">
        <w:trPr>
          <w:trHeight w:val="224"/>
        </w:trPr>
        <w:tc>
          <w:tcPr>
            <w:tcW w:w="1651" w:type="dxa"/>
          </w:tcPr>
          <w:p w14:paraId="62E44BD7" w14:textId="0070B339" w:rsidR="005D5D23" w:rsidRPr="0067795F" w:rsidRDefault="00D47512" w:rsidP="005D5D2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B</w:t>
            </w:r>
            <w:r w:rsidR="0062329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3614</w:t>
            </w:r>
          </w:p>
        </w:tc>
        <w:tc>
          <w:tcPr>
            <w:tcW w:w="7130" w:type="dxa"/>
          </w:tcPr>
          <w:p w14:paraId="6B3E73A3" w14:textId="74D516B7" w:rsidR="005D5D23" w:rsidRPr="0067795F" w:rsidRDefault="005D5D23" w:rsidP="005D5D23">
            <w:pPr>
              <w:rPr>
                <w:rFonts w:ascii="Arial" w:hAnsi="Arial" w:cs="Arial"/>
                <w:i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 xml:space="preserve">sen1395 </w:t>
            </w:r>
            <w:proofErr w:type="gramStart"/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cdtB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 </w:t>
            </w:r>
            <w:proofErr w:type="gramEnd"/>
          </w:p>
        </w:tc>
        <w:tc>
          <w:tcPr>
            <w:tcW w:w="1959" w:type="dxa"/>
          </w:tcPr>
          <w:p w14:paraId="55E720B6" w14:textId="74C0275F" w:rsidR="005D5D23" w:rsidRPr="0067795F" w:rsidRDefault="005D5D23" w:rsidP="005D5D2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5D5D23" w:rsidRPr="0067795F" w14:paraId="08284EA2" w14:textId="77777777" w:rsidTr="00E8769F">
        <w:trPr>
          <w:trHeight w:val="244"/>
        </w:trPr>
        <w:tc>
          <w:tcPr>
            <w:tcW w:w="1651" w:type="dxa"/>
          </w:tcPr>
          <w:p w14:paraId="6E14B358" w14:textId="66AFC6F6" w:rsidR="005D5D23" w:rsidRPr="0067795F" w:rsidRDefault="00D47512" w:rsidP="005D5D2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B</w:t>
            </w:r>
            <w:r w:rsidR="0062329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>3615</w:t>
            </w:r>
          </w:p>
        </w:tc>
        <w:tc>
          <w:tcPr>
            <w:tcW w:w="7130" w:type="dxa"/>
          </w:tcPr>
          <w:p w14:paraId="2B311754" w14:textId="5E73CA2E" w:rsidR="005D5D23" w:rsidRPr="0067795F" w:rsidRDefault="005D5D23" w:rsidP="005D5D23">
            <w:pPr>
              <w:rPr>
                <w:rFonts w:ascii="Arial" w:hAnsi="Arial" w:cs="Arial"/>
                <w:i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 xml:space="preserve">sen1395 (D167N) </w:t>
            </w:r>
            <w:proofErr w:type="gramStart"/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cdtB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 </w:t>
            </w:r>
            <w:proofErr w:type="gramEnd"/>
          </w:p>
        </w:tc>
        <w:tc>
          <w:tcPr>
            <w:tcW w:w="1959" w:type="dxa"/>
          </w:tcPr>
          <w:p w14:paraId="1558BBC6" w14:textId="7F2FAED0" w:rsidR="005D5D23" w:rsidRPr="0067795F" w:rsidRDefault="005D5D23" w:rsidP="005D5D2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5D5D23" w:rsidRPr="0067795F" w14:paraId="2D1A5CF6" w14:textId="77777777" w:rsidTr="00E8769F">
        <w:trPr>
          <w:trHeight w:val="244"/>
        </w:trPr>
        <w:tc>
          <w:tcPr>
            <w:tcW w:w="1651" w:type="dxa"/>
          </w:tcPr>
          <w:p w14:paraId="31221456" w14:textId="1C7F713F" w:rsidR="005D5D23" w:rsidRPr="0067795F" w:rsidRDefault="007E493D" w:rsidP="005D5D2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B 3617</w:t>
            </w:r>
          </w:p>
        </w:tc>
        <w:tc>
          <w:tcPr>
            <w:tcW w:w="7130" w:type="dxa"/>
          </w:tcPr>
          <w:p w14:paraId="0372EB6E" w14:textId="2D5B978F" w:rsidR="005D5D23" w:rsidRPr="0067795F" w:rsidRDefault="005D5D23" w:rsidP="005D5D23">
            <w:pPr>
              <w:rPr>
                <w:rFonts w:ascii="Arial" w:hAnsi="Arial" w:cs="Arial"/>
                <w:i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 xml:space="preserve">sen1395 (1-92) ttsA (93-180) </w:t>
            </w:r>
            <w:proofErr w:type="gramStart"/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cdtB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 </w:t>
            </w:r>
            <w:proofErr w:type="gramEnd"/>
          </w:p>
        </w:tc>
        <w:tc>
          <w:tcPr>
            <w:tcW w:w="1959" w:type="dxa"/>
          </w:tcPr>
          <w:p w14:paraId="6ABE99AC" w14:textId="22390EA4" w:rsidR="005D5D23" w:rsidRPr="0067795F" w:rsidRDefault="005D5D23" w:rsidP="005D5D2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5D5D23" w:rsidRPr="0067795F" w14:paraId="2E5417EA" w14:textId="77777777" w:rsidTr="00E8769F">
        <w:trPr>
          <w:trHeight w:val="224"/>
        </w:trPr>
        <w:tc>
          <w:tcPr>
            <w:tcW w:w="1651" w:type="dxa"/>
          </w:tcPr>
          <w:p w14:paraId="4D4F3EBA" w14:textId="275E45FD" w:rsidR="005D5D23" w:rsidRPr="0067795F" w:rsidRDefault="005D5D23" w:rsidP="005D5D2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SB</w:t>
            </w:r>
            <w:r w:rsidR="0062329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3245</w:t>
            </w:r>
          </w:p>
        </w:tc>
        <w:tc>
          <w:tcPr>
            <w:tcW w:w="7130" w:type="dxa"/>
          </w:tcPr>
          <w:p w14:paraId="7426524A" w14:textId="77777777" w:rsidR="005D5D23" w:rsidRPr="0067795F" w:rsidRDefault="005D5D23" w:rsidP="005D5D2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</w:p>
        </w:tc>
        <w:tc>
          <w:tcPr>
            <w:tcW w:w="1959" w:type="dxa"/>
          </w:tcPr>
          <w:p w14:paraId="7D2FD039" w14:textId="236B6C3B" w:rsidR="005D5D23" w:rsidRPr="0067795F" w:rsidRDefault="00FE1D32" w:rsidP="005D5D23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HZWlnZXI8L0F1dGhvcj48WWVhcj4yMDE4PC9ZZWFyPjxS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HZWlnZXI8L0F1dGhvcj48WWVhcj4yMDE4PC9ZZWFyPjxS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(</w:t>
            </w:r>
            <w:r w:rsidRPr="00FE1D32">
              <w:rPr>
                <w:rFonts w:ascii="Arial" w:hAnsi="Arial" w:cs="Arial"/>
                <w:i/>
                <w:noProof/>
                <w:sz w:val="21"/>
                <w:szCs w:val="21"/>
                <w:lang w:val="en-US"/>
              </w:rPr>
              <w:t>4</w:t>
            </w:r>
            <w:r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)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</w:p>
        </w:tc>
      </w:tr>
      <w:tr w:rsidR="00132D3C" w:rsidRPr="0067795F" w14:paraId="0D5C0AA7" w14:textId="77777777" w:rsidTr="00E8769F">
        <w:trPr>
          <w:trHeight w:val="244"/>
        </w:trPr>
        <w:tc>
          <w:tcPr>
            <w:tcW w:w="1651" w:type="dxa"/>
          </w:tcPr>
          <w:p w14:paraId="34FA298D" w14:textId="6488D0F9" w:rsidR="00132D3C" w:rsidRPr="0067795F" w:rsidRDefault="000D4A9D" w:rsidP="00132D3C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B 3613</w:t>
            </w:r>
          </w:p>
        </w:tc>
        <w:tc>
          <w:tcPr>
            <w:tcW w:w="7130" w:type="dxa"/>
          </w:tcPr>
          <w:p w14:paraId="7C18D186" w14:textId="61FEB426" w:rsidR="00132D3C" w:rsidRPr="0067795F" w:rsidRDefault="00132D3C" w:rsidP="00132D3C">
            <w:pPr>
              <w:rPr>
                <w:rFonts w:ascii="Arial" w:hAnsi="Arial" w:cs="Arial"/>
                <w:i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</w:t>
            </w:r>
            <w:proofErr w:type="gramStart"/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N166D)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  <w:proofErr w:type="gramEnd"/>
          </w:p>
        </w:tc>
        <w:tc>
          <w:tcPr>
            <w:tcW w:w="1959" w:type="dxa"/>
          </w:tcPr>
          <w:p w14:paraId="5F2AF092" w14:textId="6BB6E641" w:rsidR="00132D3C" w:rsidRPr="0067795F" w:rsidRDefault="00132D3C" w:rsidP="00132D3C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132D3C" w:rsidRPr="0067795F" w14:paraId="6DA26F1A" w14:textId="77777777" w:rsidTr="00E8769F">
        <w:trPr>
          <w:trHeight w:val="224"/>
        </w:trPr>
        <w:tc>
          <w:tcPr>
            <w:tcW w:w="1651" w:type="dxa"/>
          </w:tcPr>
          <w:p w14:paraId="6B263390" w14:textId="0840FC04" w:rsidR="00132D3C" w:rsidRPr="0067795F" w:rsidRDefault="000D4A9D" w:rsidP="00132D3C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B 3616</w:t>
            </w:r>
          </w:p>
        </w:tc>
        <w:tc>
          <w:tcPr>
            <w:tcW w:w="7130" w:type="dxa"/>
          </w:tcPr>
          <w:p w14:paraId="3395070F" w14:textId="52B58E56" w:rsidR="00132D3C" w:rsidRPr="0067795F" w:rsidRDefault="00132D3C" w:rsidP="00132D3C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sen1395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</w:p>
        </w:tc>
        <w:tc>
          <w:tcPr>
            <w:tcW w:w="1959" w:type="dxa"/>
          </w:tcPr>
          <w:p w14:paraId="773CAC14" w14:textId="77777777" w:rsidR="00132D3C" w:rsidRPr="0067795F" w:rsidRDefault="00132D3C" w:rsidP="00132D3C">
            <w:pPr>
              <w:ind w:left="238" w:hanging="238"/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132D3C" w:rsidRPr="0067795F" w14:paraId="1BDC9E15" w14:textId="77777777" w:rsidTr="00E8769F">
        <w:trPr>
          <w:trHeight w:val="244"/>
        </w:trPr>
        <w:tc>
          <w:tcPr>
            <w:tcW w:w="1651" w:type="dxa"/>
          </w:tcPr>
          <w:p w14:paraId="0B8D31C2" w14:textId="4010EB70" w:rsidR="00132D3C" w:rsidRPr="0067795F" w:rsidRDefault="000D4A9D" w:rsidP="00132D3C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B 3608</w:t>
            </w:r>
          </w:p>
        </w:tc>
        <w:tc>
          <w:tcPr>
            <w:tcW w:w="7130" w:type="dxa"/>
          </w:tcPr>
          <w:p w14:paraId="42BA95F3" w14:textId="1A226478" w:rsidR="00132D3C" w:rsidRPr="0067795F" w:rsidRDefault="00132D3C" w:rsidP="00132D3C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sen1395 (</w:t>
            </w:r>
            <w:proofErr w:type="gramStart"/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D167N)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  <w:proofErr w:type="gramEnd"/>
          </w:p>
        </w:tc>
        <w:tc>
          <w:tcPr>
            <w:tcW w:w="1959" w:type="dxa"/>
          </w:tcPr>
          <w:p w14:paraId="0B176725" w14:textId="77777777" w:rsidR="00132D3C" w:rsidRPr="0067795F" w:rsidRDefault="00132D3C" w:rsidP="00132D3C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132D3C" w:rsidRPr="0067795F" w14:paraId="4B768832" w14:textId="77777777" w:rsidTr="00E8769F">
        <w:trPr>
          <w:trHeight w:val="224"/>
        </w:trPr>
        <w:tc>
          <w:tcPr>
            <w:tcW w:w="1651" w:type="dxa"/>
          </w:tcPr>
          <w:p w14:paraId="79A94279" w14:textId="52B552E1" w:rsidR="00132D3C" w:rsidRPr="0067795F" w:rsidRDefault="000D4A9D" w:rsidP="00132D3C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B 3619</w:t>
            </w:r>
          </w:p>
        </w:tc>
        <w:tc>
          <w:tcPr>
            <w:tcW w:w="7130" w:type="dxa"/>
          </w:tcPr>
          <w:p w14:paraId="6D681AA9" w14:textId="0CD80188" w:rsidR="00132D3C" w:rsidRPr="0067795F" w:rsidRDefault="00132D3C" w:rsidP="00132D3C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sen1395 (1-92) ttsA (93-</w:t>
            </w:r>
            <w:proofErr w:type="gramStart"/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180)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  <w:proofErr w:type="gramEnd"/>
          </w:p>
        </w:tc>
        <w:tc>
          <w:tcPr>
            <w:tcW w:w="1959" w:type="dxa"/>
          </w:tcPr>
          <w:p w14:paraId="4DD3A53A" w14:textId="77777777" w:rsidR="00132D3C" w:rsidRPr="0067795F" w:rsidRDefault="00132D3C" w:rsidP="00132D3C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35C0A861" w14:textId="77777777" w:rsidTr="00E8769F">
        <w:trPr>
          <w:trHeight w:val="244"/>
        </w:trPr>
        <w:tc>
          <w:tcPr>
            <w:tcW w:w="1651" w:type="dxa"/>
          </w:tcPr>
          <w:p w14:paraId="1FFDDFC9" w14:textId="244F80B7" w:rsidR="00E83347" w:rsidRPr="0067795F" w:rsidRDefault="00B34B50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B 3301</w:t>
            </w:r>
          </w:p>
        </w:tc>
        <w:tc>
          <w:tcPr>
            <w:tcW w:w="7130" w:type="dxa"/>
          </w:tcPr>
          <w:p w14:paraId="697EE8D3" w14:textId="76E1656D" w:rsidR="00E83347" w:rsidRPr="0067795F" w:rsidRDefault="00E83347" w:rsidP="00E83347">
            <w:pPr>
              <w:rPr>
                <w:rFonts w:ascii="Arial" w:hAnsi="Arial" w:cs="Arial"/>
                <w:i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</w:t>
            </w:r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E14</w:t>
            </w:r>
            <w:proofErr w:type="gramStart"/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::</w:t>
            </w:r>
            <w:proofErr w:type="gramEnd"/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TAG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)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 </w:t>
            </w:r>
          </w:p>
        </w:tc>
        <w:tc>
          <w:tcPr>
            <w:tcW w:w="1959" w:type="dxa"/>
          </w:tcPr>
          <w:p w14:paraId="44B6D971" w14:textId="4CCA1D0E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244F783C" w14:textId="77777777" w:rsidTr="00E8769F">
        <w:trPr>
          <w:trHeight w:val="244"/>
        </w:trPr>
        <w:tc>
          <w:tcPr>
            <w:tcW w:w="1651" w:type="dxa"/>
          </w:tcPr>
          <w:p w14:paraId="3091B980" w14:textId="39313FEC" w:rsidR="00E83347" w:rsidRPr="0067795F" w:rsidRDefault="00B34B50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B 3300</w:t>
            </w:r>
          </w:p>
        </w:tc>
        <w:tc>
          <w:tcPr>
            <w:tcW w:w="7130" w:type="dxa"/>
          </w:tcPr>
          <w:p w14:paraId="6186280F" w14:textId="5AEA32A9" w:rsidR="00E83347" w:rsidRPr="0067795F" w:rsidRDefault="00E83347" w:rsidP="00E83347">
            <w:pPr>
              <w:rPr>
                <w:rFonts w:ascii="Arial" w:hAnsi="Arial" w:cs="Arial"/>
                <w:i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</w:t>
            </w:r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D118</w:t>
            </w:r>
            <w:proofErr w:type="gramStart"/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::</w:t>
            </w:r>
            <w:proofErr w:type="gramEnd"/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TAG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)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 </w:t>
            </w:r>
          </w:p>
        </w:tc>
        <w:tc>
          <w:tcPr>
            <w:tcW w:w="1959" w:type="dxa"/>
          </w:tcPr>
          <w:p w14:paraId="72BBA901" w14:textId="1EC7A1A9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3753B92A" w14:textId="77777777" w:rsidTr="00E8769F">
        <w:trPr>
          <w:trHeight w:val="224"/>
        </w:trPr>
        <w:tc>
          <w:tcPr>
            <w:tcW w:w="1651" w:type="dxa"/>
          </w:tcPr>
          <w:p w14:paraId="6E3FDA13" w14:textId="61568C2C" w:rsidR="00E83347" w:rsidRPr="0067795F" w:rsidRDefault="0076005C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B 3247</w:t>
            </w:r>
          </w:p>
        </w:tc>
        <w:tc>
          <w:tcPr>
            <w:tcW w:w="7130" w:type="dxa"/>
          </w:tcPr>
          <w:p w14:paraId="229E0FC1" w14:textId="5F8F4003" w:rsidR="00E83347" w:rsidRPr="0067795F" w:rsidRDefault="00E83347" w:rsidP="00E83347">
            <w:pPr>
              <w:rPr>
                <w:rFonts w:ascii="Arial" w:hAnsi="Arial" w:cs="Arial"/>
                <w:i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</w:t>
            </w:r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N166</w:t>
            </w:r>
            <w:proofErr w:type="gramStart"/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::</w:t>
            </w:r>
            <w:proofErr w:type="gramEnd"/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TAG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)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 </w:t>
            </w:r>
          </w:p>
        </w:tc>
        <w:tc>
          <w:tcPr>
            <w:tcW w:w="1959" w:type="dxa"/>
          </w:tcPr>
          <w:p w14:paraId="24CF148A" w14:textId="406ADB12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04E33449" w14:textId="77777777" w:rsidTr="00E8769F">
        <w:trPr>
          <w:trHeight w:val="244"/>
        </w:trPr>
        <w:tc>
          <w:tcPr>
            <w:tcW w:w="1651" w:type="dxa"/>
          </w:tcPr>
          <w:p w14:paraId="56BBDA5D" w14:textId="1E87E045" w:rsidR="00E83347" w:rsidRPr="0067795F" w:rsidRDefault="00B34B50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t>SB 3602</w:t>
            </w:r>
          </w:p>
        </w:tc>
        <w:tc>
          <w:tcPr>
            <w:tcW w:w="7130" w:type="dxa"/>
          </w:tcPr>
          <w:p w14:paraId="7FB50D01" w14:textId="3845F930" w:rsidR="00E83347" w:rsidRPr="0067795F" w:rsidRDefault="00E83347" w:rsidP="00E83347">
            <w:pPr>
              <w:rPr>
                <w:rFonts w:ascii="Arial" w:hAnsi="Arial" w:cs="Arial"/>
                <w:i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</w:t>
            </w:r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F169</w:t>
            </w:r>
            <w:proofErr w:type="gramStart"/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::</w:t>
            </w:r>
            <w:proofErr w:type="gramEnd"/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TAG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)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 </w:t>
            </w:r>
          </w:p>
        </w:tc>
        <w:tc>
          <w:tcPr>
            <w:tcW w:w="1959" w:type="dxa"/>
          </w:tcPr>
          <w:p w14:paraId="5FC0DCCB" w14:textId="0D17C755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70942F6F" w14:textId="77777777" w:rsidTr="00E8769F">
        <w:trPr>
          <w:trHeight w:val="224"/>
        </w:trPr>
        <w:tc>
          <w:tcPr>
            <w:tcW w:w="1651" w:type="dxa"/>
          </w:tcPr>
          <w:p w14:paraId="1D53D61C" w14:textId="7EB84642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SB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3308</w:t>
            </w:r>
          </w:p>
        </w:tc>
        <w:tc>
          <w:tcPr>
            <w:tcW w:w="7130" w:type="dxa"/>
          </w:tcPr>
          <w:p w14:paraId="3449B1E3" w14:textId="1489F8C9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S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. Typhi </w:t>
            </w:r>
            <w:proofErr w:type="gramStart"/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∆ycbB </w:t>
            </w:r>
            <w:r w:rsidR="003935EE"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 cdtB</w:t>
            </w:r>
            <w:r w:rsidR="003935EE"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  <w:proofErr w:type="gramEnd"/>
            <w:r w:rsidR="003935EE"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 xml:space="preserve"> </w:t>
            </w:r>
            <w:r w:rsidR="003935EE"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 </w:t>
            </w:r>
          </w:p>
        </w:tc>
        <w:tc>
          <w:tcPr>
            <w:tcW w:w="1959" w:type="dxa"/>
          </w:tcPr>
          <w:p w14:paraId="0A3A1069" w14:textId="6D01D3CE" w:rsidR="00E83347" w:rsidRPr="0067795F" w:rsidRDefault="00FE1D32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HZWlnZXI8L0F1dGhvcj48WWVhcj4yMDE4PC9ZZWFyPjxS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HZWlnZXI8L0F1dGhvcj48WWVhcj4yMDE4PC9ZZWFyPjxS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(</w:t>
            </w:r>
            <w:r w:rsidRPr="00FE1D32">
              <w:rPr>
                <w:rFonts w:ascii="Arial" w:hAnsi="Arial" w:cs="Arial"/>
                <w:i/>
                <w:noProof/>
                <w:sz w:val="21"/>
                <w:szCs w:val="21"/>
                <w:lang w:val="en-US"/>
              </w:rPr>
              <w:t>4</w:t>
            </w:r>
            <w:r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)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</w:p>
        </w:tc>
      </w:tr>
      <w:tr w:rsidR="00E83347" w:rsidRPr="0067795F" w14:paraId="087DA727" w14:textId="77777777" w:rsidTr="00E8769F">
        <w:trPr>
          <w:trHeight w:val="244"/>
        </w:trPr>
        <w:tc>
          <w:tcPr>
            <w:tcW w:w="1651" w:type="dxa"/>
          </w:tcPr>
          <w:p w14:paraId="14E17EF1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BL21 (DE3)</w:t>
            </w:r>
          </w:p>
        </w:tc>
        <w:tc>
          <w:tcPr>
            <w:tcW w:w="7130" w:type="dxa"/>
          </w:tcPr>
          <w:p w14:paraId="29CF9262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E. </w:t>
            </w:r>
            <w:proofErr w:type="gramStart"/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coli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protein expression strain</w:t>
            </w:r>
          </w:p>
        </w:tc>
        <w:tc>
          <w:tcPr>
            <w:tcW w:w="1959" w:type="dxa"/>
          </w:tcPr>
          <w:p w14:paraId="1B2F813C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Invitrogen</w:t>
            </w:r>
          </w:p>
        </w:tc>
      </w:tr>
      <w:tr w:rsidR="00E83347" w:rsidRPr="0067795F" w14:paraId="276AEE5B" w14:textId="77777777" w:rsidTr="00E8769F">
        <w:trPr>
          <w:trHeight w:val="244"/>
        </w:trPr>
        <w:tc>
          <w:tcPr>
            <w:tcW w:w="1651" w:type="dxa"/>
          </w:tcPr>
          <w:p w14:paraId="57823A2A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β-2163</w:t>
            </w:r>
          </w:p>
        </w:tc>
        <w:tc>
          <w:tcPr>
            <w:tcW w:w="7130" w:type="dxa"/>
          </w:tcPr>
          <w:p w14:paraId="39FE4389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E. </w:t>
            </w:r>
            <w:proofErr w:type="gramStart"/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coli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∆nic 35</w:t>
            </w:r>
          </w:p>
        </w:tc>
        <w:tc>
          <w:tcPr>
            <w:tcW w:w="1959" w:type="dxa"/>
          </w:tcPr>
          <w:p w14:paraId="6A71B649" w14:textId="190B392B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begin"/>
            </w:r>
            <w:r w:rsidR="00FE1D32"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 &lt;EndNote&gt;&lt;Cite&gt;&lt;Author&gt;Demarre&lt;/Author&gt;&lt;Year&gt;2005&lt;/Year&gt;&lt;RecNum&gt;14&lt;/RecNum&gt;&lt;DisplayText&gt;(&lt;style face="italic"&gt;5&lt;/style&gt;)&lt;/DisplayText&gt;&lt;record&gt;&lt;rec-number&gt;14&lt;/rec-number&gt;&lt;foreign-keys&gt;&lt;key app="EN" db-id="rsf9vss0od9xz2eprrsp2peg0rxr2e0a0rdd" timestamp="1521599803"&gt;14&lt;/key&gt;&lt;/foreign-keys&gt;&lt;ref-type name="Journal Article"&gt;17&lt;/ref-type&gt;&lt;contributors&gt;&lt;authors&gt;&lt;author&gt;Demarre, G.&lt;/author&gt;&lt;author&gt;Guerout, A. M.&lt;/author&gt;&lt;author&gt;Matsumoto-Mashimo, C.&lt;/author&gt;&lt;author&gt;Rowe-Magnus, D. A.&lt;/author&gt;&lt;author&gt;Marliere, P.&lt;/author&gt;&lt;author&gt;Mazel, D.&lt;/author&gt;&lt;/authors&gt;&lt;/contributors&gt;&lt;auth-address&gt;Unite Postulante Plasticite du Genome Bacterien, CNRS URA 2171, Institut Pasteur, 25, rue du Dr. Roux, 75724 Paris, France.&lt;/auth-address&gt;&lt;titles&gt;&lt;title&gt;A new family of mobilizable suicide plasmids based on broad host range R388 plasmid (IncW) and RP4 plasmid (IncPalpha) conjugative machineries and their cognate Escherichia coli host strains&lt;/title&gt;&lt;secondary-title&gt;Res Microbiol&lt;/secondary-title&gt;&lt;alt-title&gt;Research in microbiology&lt;/alt-title&gt;&lt;/titles&gt;&lt;periodical&gt;&lt;full-title&gt;Res Microbiol&lt;/full-title&gt;&lt;abbr-1&gt;Research in microbiology&lt;/abbr-1&gt;&lt;/periodical&gt;&lt;alt-periodical&gt;&lt;full-title&gt;Res Microbiol&lt;/full-title&gt;&lt;abbr-1&gt;Research in microbiology&lt;/abbr-1&gt;&lt;/alt-periodical&gt;&lt;pages&gt;245-55&lt;/pages&gt;&lt;volume&gt;156&lt;/volume&gt;&lt;number&gt;2&lt;/number&gt;&lt;keywords&gt;&lt;keyword&gt;*Conjugation, Genetic&lt;/keyword&gt;&lt;keyword&gt;DNA Replication&lt;/keyword&gt;&lt;keyword&gt;Escherichia coli/*genetics&lt;/keyword&gt;&lt;keyword&gt;Escherichia coli Proteins/genetics&lt;/keyword&gt;&lt;keyword&gt;Molecular Sequence Data&lt;/keyword&gt;&lt;keyword&gt;Plasmids/*genetics&lt;/keyword&gt;&lt;keyword&gt;Recombination, Genetic&lt;/keyword&gt;&lt;keyword&gt;Sequence Analysis, DNA&lt;/keyword&gt;&lt;/keywords&gt;&lt;dates&gt;&lt;year&gt;2005&lt;/year&gt;&lt;pub-dates&gt;&lt;date&gt;Mar&lt;/date&gt;&lt;/pub-dates&gt;&lt;/dates&gt;&lt;isbn&gt;0923-2508 (Print)&amp;#xD;0923-2508 (Linking)&lt;/isbn&gt;&lt;accession-num&gt;15748991&lt;/accession-num&gt;&lt;urls&gt;&lt;related-urls&gt;&lt;url&gt;http://www.ncbi.nlm.nih.gov/pubmed/15748991&lt;/url&gt;&lt;/related-urls&gt;&lt;/urls&gt;&lt;electronic-resource-num&gt;10.1016/j.resmic.2004.09.007&lt;/electronic-resource-num&gt;&lt;/record&gt;&lt;/Cite&gt;&lt;/EndNote&gt;</w:instrTex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separate"/>
            </w:r>
            <w:r w:rsidR="00FE1D32"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(</w:t>
            </w:r>
            <w:r w:rsidR="00FE1D32" w:rsidRPr="00FE1D32">
              <w:rPr>
                <w:rFonts w:ascii="Arial" w:hAnsi="Arial" w:cs="Arial"/>
                <w:i/>
                <w:noProof/>
                <w:sz w:val="21"/>
                <w:szCs w:val="21"/>
                <w:lang w:val="en-US"/>
              </w:rPr>
              <w:t>5</w:t>
            </w:r>
            <w:r w:rsidR="00FE1D32"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)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</w:p>
        </w:tc>
      </w:tr>
      <w:tr w:rsidR="00E83347" w:rsidRPr="0067795F" w14:paraId="78A4A64F" w14:textId="77777777" w:rsidTr="00E8769F">
        <w:trPr>
          <w:trHeight w:val="244"/>
        </w:trPr>
        <w:tc>
          <w:tcPr>
            <w:tcW w:w="1651" w:type="dxa"/>
            <w:tcBorders>
              <w:top w:val="single" w:sz="18" w:space="0" w:color="auto"/>
              <w:bottom w:val="single" w:sz="18" w:space="0" w:color="auto"/>
            </w:tcBorders>
          </w:tcPr>
          <w:p w14:paraId="48758AC4" w14:textId="77777777" w:rsidR="00E83347" w:rsidRPr="0067795F" w:rsidRDefault="00E83347" w:rsidP="00E83347">
            <w:pPr>
              <w:rPr>
                <w:rFonts w:ascii="Arial" w:hAnsi="Arial" w:cs="Arial"/>
                <w:b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b/>
                <w:sz w:val="21"/>
                <w:szCs w:val="21"/>
                <w:lang w:val="en-US"/>
              </w:rPr>
              <w:t>Plasmids</w:t>
            </w:r>
          </w:p>
        </w:tc>
        <w:tc>
          <w:tcPr>
            <w:tcW w:w="7130" w:type="dxa"/>
            <w:tcBorders>
              <w:top w:val="single" w:sz="18" w:space="0" w:color="auto"/>
              <w:bottom w:val="single" w:sz="18" w:space="0" w:color="auto"/>
            </w:tcBorders>
          </w:tcPr>
          <w:p w14:paraId="60596575" w14:textId="77777777" w:rsidR="00E83347" w:rsidRPr="0067795F" w:rsidRDefault="00E83347" w:rsidP="00E83347">
            <w:pPr>
              <w:rPr>
                <w:rFonts w:ascii="Arial" w:hAnsi="Arial" w:cs="Arial"/>
                <w:b/>
                <w:sz w:val="21"/>
                <w:szCs w:val="21"/>
                <w:lang w:val="en-US"/>
              </w:rPr>
            </w:pPr>
          </w:p>
        </w:tc>
        <w:tc>
          <w:tcPr>
            <w:tcW w:w="1959" w:type="dxa"/>
            <w:tcBorders>
              <w:top w:val="single" w:sz="18" w:space="0" w:color="auto"/>
              <w:bottom w:val="single" w:sz="18" w:space="0" w:color="auto"/>
            </w:tcBorders>
          </w:tcPr>
          <w:p w14:paraId="609614B1" w14:textId="77777777" w:rsidR="00E83347" w:rsidRPr="0067795F" w:rsidRDefault="00E83347" w:rsidP="00E83347">
            <w:pPr>
              <w:rPr>
                <w:rFonts w:ascii="Arial" w:hAnsi="Arial" w:cs="Arial"/>
                <w:b/>
                <w:sz w:val="21"/>
                <w:szCs w:val="21"/>
                <w:lang w:val="en-US"/>
              </w:rPr>
            </w:pPr>
          </w:p>
        </w:tc>
      </w:tr>
      <w:tr w:rsidR="00E83347" w:rsidRPr="0067795F" w14:paraId="01C79BAF" w14:textId="77777777" w:rsidTr="00E8769F">
        <w:trPr>
          <w:trHeight w:val="488"/>
        </w:trPr>
        <w:tc>
          <w:tcPr>
            <w:tcW w:w="1651" w:type="dxa"/>
          </w:tcPr>
          <w:p w14:paraId="5F8D26FF" w14:textId="31A7D688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 w:rsidR="0062329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890</w:t>
            </w:r>
          </w:p>
        </w:tc>
        <w:tc>
          <w:tcPr>
            <w:tcW w:w="7130" w:type="dxa"/>
          </w:tcPr>
          <w:p w14:paraId="451E000B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R6K origin, counter selectable with sucrose, mutagenesis plasmid</w:t>
            </w:r>
          </w:p>
        </w:tc>
        <w:tc>
          <w:tcPr>
            <w:tcW w:w="1959" w:type="dxa"/>
          </w:tcPr>
          <w:p w14:paraId="2AF4860E" w14:textId="46778411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LYW5pZ2E8L0F1dGhvcj48WWVhcj4xOTk0PC9ZZWFyPjxS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</w:fldData>
              </w:fldChar>
            </w:r>
            <w:r w:rsidR="00FE1D32"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 </w:instrText>
            </w:r>
            <w:r w:rsidR="00FE1D32"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LYW5pZ2E8L0F1dGhvcj48WWVhcj4xOTk0PC9ZZWFyPjxS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</w:fldData>
              </w:fldChar>
            </w:r>
            <w:r w:rsidR="00FE1D32"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.DATA </w:instrText>
            </w:r>
            <w:r w:rsidR="00FE1D32">
              <w:rPr>
                <w:rFonts w:ascii="Arial" w:hAnsi="Arial" w:cs="Arial"/>
                <w:sz w:val="21"/>
                <w:szCs w:val="21"/>
                <w:lang w:val="en-US"/>
              </w:rPr>
            </w:r>
            <w:r w:rsidR="00FE1D32"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separate"/>
            </w:r>
            <w:r w:rsidR="00FE1D32"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(</w:t>
            </w:r>
            <w:r w:rsidR="00FE1D32" w:rsidRPr="00FE1D32">
              <w:rPr>
                <w:rFonts w:ascii="Arial" w:hAnsi="Arial" w:cs="Arial"/>
                <w:i/>
                <w:noProof/>
                <w:sz w:val="21"/>
                <w:szCs w:val="21"/>
                <w:lang w:val="en-US"/>
              </w:rPr>
              <w:t>6</w:t>
            </w:r>
            <w:r w:rsidR="00FE1D32"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)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</w:p>
        </w:tc>
      </w:tr>
      <w:tr w:rsidR="00E83347" w:rsidRPr="0067795F" w14:paraId="4AFF57E7" w14:textId="77777777" w:rsidTr="00E8769F">
        <w:trPr>
          <w:trHeight w:val="244"/>
        </w:trPr>
        <w:tc>
          <w:tcPr>
            <w:tcW w:w="1651" w:type="dxa"/>
          </w:tcPr>
          <w:p w14:paraId="1DEAAD66" w14:textId="40E0FE55" w:rsidR="00E83347" w:rsidRPr="0067795F" w:rsidRDefault="00E2044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964</w:t>
            </w:r>
          </w:p>
        </w:tc>
        <w:tc>
          <w:tcPr>
            <w:tcW w:w="7130" w:type="dxa"/>
          </w:tcPr>
          <w:p w14:paraId="4F0AF2D4" w14:textId="3BB24E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890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ttsA (N166D)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to mutate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in the chromosome </w:t>
            </w:r>
          </w:p>
        </w:tc>
        <w:tc>
          <w:tcPr>
            <w:tcW w:w="1959" w:type="dxa"/>
          </w:tcPr>
          <w:p w14:paraId="72128182" w14:textId="3E73B31D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7DB9DEEB" w14:textId="77777777" w:rsidTr="00E8769F">
        <w:trPr>
          <w:trHeight w:val="244"/>
        </w:trPr>
        <w:tc>
          <w:tcPr>
            <w:tcW w:w="1651" w:type="dxa"/>
          </w:tcPr>
          <w:p w14:paraId="40DC268A" w14:textId="07BC93E1" w:rsidR="00E83347" w:rsidRPr="0067795F" w:rsidRDefault="0062329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9</w:t>
            </w:r>
            <w:r w:rsidR="00E2044E">
              <w:rPr>
                <w:rFonts w:ascii="Arial" w:hAnsi="Arial" w:cs="Arial"/>
                <w:sz w:val="21"/>
                <w:szCs w:val="21"/>
                <w:lang w:val="en-US"/>
              </w:rPr>
              <w:t>20</w:t>
            </w:r>
          </w:p>
        </w:tc>
        <w:tc>
          <w:tcPr>
            <w:tcW w:w="7130" w:type="dxa"/>
          </w:tcPr>
          <w:p w14:paraId="58BF4C01" w14:textId="756F812D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890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 xml:space="preserve">sen1395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to replace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in the chromosome </w:t>
            </w:r>
          </w:p>
        </w:tc>
        <w:tc>
          <w:tcPr>
            <w:tcW w:w="1959" w:type="dxa"/>
          </w:tcPr>
          <w:p w14:paraId="3DD3B454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5F3852E9" w14:textId="77777777" w:rsidTr="00E8769F">
        <w:trPr>
          <w:trHeight w:val="224"/>
        </w:trPr>
        <w:tc>
          <w:tcPr>
            <w:tcW w:w="1651" w:type="dxa"/>
          </w:tcPr>
          <w:p w14:paraId="5EA9C67E" w14:textId="139270F5" w:rsidR="00E83347" w:rsidRPr="0067795F" w:rsidRDefault="00E2044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961</w:t>
            </w:r>
          </w:p>
        </w:tc>
        <w:tc>
          <w:tcPr>
            <w:tcW w:w="7130" w:type="dxa"/>
          </w:tcPr>
          <w:p w14:paraId="3230C9FC" w14:textId="0760A3F9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890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 xml:space="preserve">sen1395 (D167N)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to replace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in the chromosome </w:t>
            </w:r>
          </w:p>
        </w:tc>
        <w:tc>
          <w:tcPr>
            <w:tcW w:w="1959" w:type="dxa"/>
          </w:tcPr>
          <w:p w14:paraId="14C185D7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09F86B4F" w14:textId="77777777" w:rsidTr="00E8769F">
        <w:trPr>
          <w:trHeight w:val="488"/>
        </w:trPr>
        <w:tc>
          <w:tcPr>
            <w:tcW w:w="1651" w:type="dxa"/>
          </w:tcPr>
          <w:p w14:paraId="0ED18B44" w14:textId="16A7F8DD" w:rsidR="00E83347" w:rsidRPr="0067795F" w:rsidRDefault="00E2044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971</w:t>
            </w:r>
          </w:p>
        </w:tc>
        <w:tc>
          <w:tcPr>
            <w:tcW w:w="7130" w:type="dxa"/>
          </w:tcPr>
          <w:p w14:paraId="17D86248" w14:textId="5877034A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890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 xml:space="preserve">sen1395 (1-146) ttsA (147-180)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to replace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in the chromosome</w:t>
            </w:r>
          </w:p>
        </w:tc>
        <w:tc>
          <w:tcPr>
            <w:tcW w:w="1959" w:type="dxa"/>
          </w:tcPr>
          <w:p w14:paraId="633F2EEF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3A7715E3" w14:textId="77777777" w:rsidTr="00E8769F">
        <w:trPr>
          <w:trHeight w:val="488"/>
        </w:trPr>
        <w:tc>
          <w:tcPr>
            <w:tcW w:w="1651" w:type="dxa"/>
          </w:tcPr>
          <w:p w14:paraId="1A395911" w14:textId="7544743B" w:rsidR="00E83347" w:rsidRPr="0067795F" w:rsidRDefault="00E2044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970</w:t>
            </w:r>
          </w:p>
        </w:tc>
        <w:tc>
          <w:tcPr>
            <w:tcW w:w="7130" w:type="dxa"/>
          </w:tcPr>
          <w:p w14:paraId="251AB0D4" w14:textId="0BDF0848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890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 xml:space="preserve">sen1395 (1-92) ttsA (93-180)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to replace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in the chromosome</w:t>
            </w:r>
          </w:p>
        </w:tc>
        <w:tc>
          <w:tcPr>
            <w:tcW w:w="1959" w:type="dxa"/>
          </w:tcPr>
          <w:p w14:paraId="0BFE6BB7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797076A0" w14:textId="77777777" w:rsidTr="00E8769F">
        <w:trPr>
          <w:trHeight w:val="224"/>
        </w:trPr>
        <w:tc>
          <w:tcPr>
            <w:tcW w:w="1651" w:type="dxa"/>
          </w:tcPr>
          <w:p w14:paraId="058F671B" w14:textId="1DE10CED" w:rsidR="00E83347" w:rsidRPr="0067795F" w:rsidRDefault="005E5DA3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spellEnd"/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6044</w:t>
            </w:r>
          </w:p>
        </w:tc>
        <w:tc>
          <w:tcPr>
            <w:tcW w:w="7130" w:type="dxa"/>
          </w:tcPr>
          <w:p w14:paraId="69732EC7" w14:textId="112E3DF4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890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N166D)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to replace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in the chromosome </w:t>
            </w:r>
          </w:p>
        </w:tc>
        <w:tc>
          <w:tcPr>
            <w:tcW w:w="1959" w:type="dxa"/>
          </w:tcPr>
          <w:p w14:paraId="02D67C70" w14:textId="18666160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5FD3519A" w14:textId="77777777" w:rsidTr="00E8769F">
        <w:trPr>
          <w:trHeight w:val="244"/>
        </w:trPr>
        <w:tc>
          <w:tcPr>
            <w:tcW w:w="1651" w:type="dxa"/>
          </w:tcPr>
          <w:p w14:paraId="65A85BB9" w14:textId="54E5723C" w:rsidR="00E83347" w:rsidRPr="0067795F" w:rsidRDefault="00E2044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974</w:t>
            </w:r>
          </w:p>
        </w:tc>
        <w:tc>
          <w:tcPr>
            <w:tcW w:w="7130" w:type="dxa"/>
          </w:tcPr>
          <w:p w14:paraId="06D3B874" w14:textId="2FC32E7B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890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sen1395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to replace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in the chromosome </w:t>
            </w:r>
          </w:p>
        </w:tc>
        <w:tc>
          <w:tcPr>
            <w:tcW w:w="1959" w:type="dxa"/>
          </w:tcPr>
          <w:p w14:paraId="0357F15E" w14:textId="4366BACB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3C33B6E3" w14:textId="77777777" w:rsidTr="00E8769F">
        <w:trPr>
          <w:trHeight w:val="468"/>
        </w:trPr>
        <w:tc>
          <w:tcPr>
            <w:tcW w:w="1651" w:type="dxa"/>
          </w:tcPr>
          <w:p w14:paraId="4BA009AD" w14:textId="51B18B02" w:rsidR="00E83347" w:rsidRPr="0067795F" w:rsidRDefault="005E5DA3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spellEnd"/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6045</w:t>
            </w:r>
          </w:p>
        </w:tc>
        <w:tc>
          <w:tcPr>
            <w:tcW w:w="7130" w:type="dxa"/>
          </w:tcPr>
          <w:p w14:paraId="55A00445" w14:textId="61F28EE3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890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sen1395 (D167N)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to replace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in the chromosome </w:t>
            </w:r>
          </w:p>
        </w:tc>
        <w:tc>
          <w:tcPr>
            <w:tcW w:w="1959" w:type="dxa"/>
          </w:tcPr>
          <w:p w14:paraId="76D09D69" w14:textId="3390D2D2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10EDF6DC" w14:textId="77777777" w:rsidTr="00E8769F">
        <w:trPr>
          <w:trHeight w:val="488"/>
        </w:trPr>
        <w:tc>
          <w:tcPr>
            <w:tcW w:w="1651" w:type="dxa"/>
          </w:tcPr>
          <w:p w14:paraId="51F57D8C" w14:textId="486130B1" w:rsidR="00E83347" w:rsidRPr="0067795F" w:rsidRDefault="005E5DA3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spellEnd"/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6046</w:t>
            </w:r>
          </w:p>
        </w:tc>
        <w:tc>
          <w:tcPr>
            <w:tcW w:w="7130" w:type="dxa"/>
          </w:tcPr>
          <w:p w14:paraId="51DE4231" w14:textId="1E673B8B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890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sen1395 (1-92) ttsA (93-180)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to replace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in the chromosome </w:t>
            </w:r>
          </w:p>
        </w:tc>
        <w:tc>
          <w:tcPr>
            <w:tcW w:w="1959" w:type="dxa"/>
          </w:tcPr>
          <w:p w14:paraId="569E45F0" w14:textId="2385B489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0E759152" w14:textId="77777777" w:rsidTr="00E8769F">
        <w:trPr>
          <w:trHeight w:val="244"/>
        </w:trPr>
        <w:tc>
          <w:tcPr>
            <w:tcW w:w="1651" w:type="dxa"/>
          </w:tcPr>
          <w:p w14:paraId="360DEA64" w14:textId="2836405B" w:rsidR="00E83347" w:rsidRPr="0067795F" w:rsidRDefault="00D276D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430</w:t>
            </w:r>
          </w:p>
        </w:tc>
        <w:tc>
          <w:tcPr>
            <w:tcW w:w="7130" w:type="dxa"/>
          </w:tcPr>
          <w:p w14:paraId="4EE5CAAE" w14:textId="13466208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890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E14::TAG)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to mutate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in the chromosome </w:t>
            </w:r>
          </w:p>
        </w:tc>
        <w:tc>
          <w:tcPr>
            <w:tcW w:w="1959" w:type="dxa"/>
          </w:tcPr>
          <w:p w14:paraId="609D5292" w14:textId="6907DA3B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79D84493" w14:textId="77777777" w:rsidTr="00E8769F">
        <w:trPr>
          <w:trHeight w:val="224"/>
        </w:trPr>
        <w:tc>
          <w:tcPr>
            <w:tcW w:w="1651" w:type="dxa"/>
          </w:tcPr>
          <w:p w14:paraId="27A7F8CB" w14:textId="60077AC8" w:rsidR="00E83347" w:rsidRPr="0067795F" w:rsidRDefault="00D276D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429</w:t>
            </w:r>
          </w:p>
        </w:tc>
        <w:tc>
          <w:tcPr>
            <w:tcW w:w="7130" w:type="dxa"/>
          </w:tcPr>
          <w:p w14:paraId="72005783" w14:textId="0E2B7A64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890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D1</w:t>
            </w:r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1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8::TAG)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to mutate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in the chromosome </w:t>
            </w:r>
          </w:p>
        </w:tc>
        <w:tc>
          <w:tcPr>
            <w:tcW w:w="1959" w:type="dxa"/>
          </w:tcPr>
          <w:p w14:paraId="122A3FA4" w14:textId="5EEA906C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0180BC7D" w14:textId="77777777" w:rsidTr="00E8769F">
        <w:trPr>
          <w:trHeight w:val="488"/>
        </w:trPr>
        <w:tc>
          <w:tcPr>
            <w:tcW w:w="1651" w:type="dxa"/>
          </w:tcPr>
          <w:p w14:paraId="55E6F69F" w14:textId="4A624378" w:rsidR="00E83347" w:rsidRPr="0067795F" w:rsidRDefault="00D276D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466</w:t>
            </w:r>
          </w:p>
        </w:tc>
        <w:tc>
          <w:tcPr>
            <w:tcW w:w="7130" w:type="dxa"/>
          </w:tcPr>
          <w:p w14:paraId="18901AE4" w14:textId="35030B9F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890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N166::TAG)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to mutate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in the chromosome </w:t>
            </w:r>
          </w:p>
        </w:tc>
        <w:tc>
          <w:tcPr>
            <w:tcW w:w="1959" w:type="dxa"/>
          </w:tcPr>
          <w:p w14:paraId="6B644A3B" w14:textId="1E6F01F5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7F11669B" w14:textId="77777777" w:rsidTr="00E8769F">
        <w:trPr>
          <w:trHeight w:val="488"/>
        </w:trPr>
        <w:tc>
          <w:tcPr>
            <w:tcW w:w="1651" w:type="dxa"/>
          </w:tcPr>
          <w:p w14:paraId="7AC31484" w14:textId="25660F2E" w:rsidR="00E83347" w:rsidRPr="0067795F" w:rsidRDefault="00D276D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438</w:t>
            </w:r>
          </w:p>
        </w:tc>
        <w:tc>
          <w:tcPr>
            <w:tcW w:w="7130" w:type="dxa"/>
          </w:tcPr>
          <w:p w14:paraId="28F6FA06" w14:textId="50E19C91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890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F169::TAG)</w:t>
            </w:r>
            <w:r w:rsidRPr="0067795F">
              <w:rPr>
                <w:rFonts w:ascii="Arial" w:hAnsi="Arial" w:cs="Arial"/>
                <w:i/>
                <w:sz w:val="21"/>
                <w:szCs w:val="21"/>
                <w:vertAlign w:val="superscript"/>
                <w:lang w:val="en-US"/>
              </w:rPr>
              <w:t>3xFlag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to mutate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in the chromosome </w:t>
            </w:r>
          </w:p>
        </w:tc>
        <w:tc>
          <w:tcPr>
            <w:tcW w:w="1959" w:type="dxa"/>
          </w:tcPr>
          <w:p w14:paraId="25E28B94" w14:textId="5FCED8BE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33EEE8F8" w14:textId="77777777" w:rsidTr="00E8769F">
        <w:trPr>
          <w:trHeight w:val="468"/>
        </w:trPr>
        <w:tc>
          <w:tcPr>
            <w:tcW w:w="1651" w:type="dxa"/>
          </w:tcPr>
          <w:p w14:paraId="6A83E331" w14:textId="741A3E48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 w:rsidR="0062329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3783</w:t>
            </w:r>
          </w:p>
        </w:tc>
        <w:tc>
          <w:tcPr>
            <w:tcW w:w="7130" w:type="dxa"/>
          </w:tcPr>
          <w:p w14:paraId="60AFC483" w14:textId="6E48EA43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BAD24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="008F3AD2">
              <w:rPr>
                <w:rFonts w:ascii="Arial" w:hAnsi="Arial" w:cs="Arial"/>
                <w:sz w:val="21"/>
                <w:szCs w:val="21"/>
                <w:lang w:val="en-US"/>
              </w:rPr>
              <w:t xml:space="preserve">with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etracycline resistance</w:t>
            </w:r>
            <w:r w:rsidR="008F3AD2">
              <w:rPr>
                <w:rFonts w:ascii="Arial" w:hAnsi="Arial" w:cs="Arial"/>
                <w:sz w:val="21"/>
                <w:szCs w:val="21"/>
                <w:lang w:val="en-US"/>
              </w:rPr>
              <w:t>,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used for trans complementation and protein expression studies </w:t>
            </w:r>
          </w:p>
        </w:tc>
        <w:tc>
          <w:tcPr>
            <w:tcW w:w="1959" w:type="dxa"/>
          </w:tcPr>
          <w:p w14:paraId="5212BD24" w14:textId="79FDB393" w:rsidR="00E83347" w:rsidRPr="0067795F" w:rsidRDefault="00FE1D32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HZWlnZXI8L0F1dGhvcj48WWVhcj4yMDE4PC9ZZWFyPjxS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HZWlnZXI8L0F1dGhvcj48WWVhcj4yMDE4PC9ZZWFyPjxS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(</w:t>
            </w:r>
            <w:r w:rsidRPr="00FE1D32">
              <w:rPr>
                <w:rFonts w:ascii="Arial" w:hAnsi="Arial" w:cs="Arial"/>
                <w:i/>
                <w:noProof/>
                <w:sz w:val="21"/>
                <w:szCs w:val="21"/>
                <w:lang w:val="en-US"/>
              </w:rPr>
              <w:t>4</w:t>
            </w:r>
            <w:r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)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</w:p>
        </w:tc>
      </w:tr>
      <w:tr w:rsidR="00E83347" w:rsidRPr="0067795F" w14:paraId="7D5DD996" w14:textId="77777777" w:rsidTr="00E8769F">
        <w:trPr>
          <w:trHeight w:val="244"/>
        </w:trPr>
        <w:tc>
          <w:tcPr>
            <w:tcW w:w="1651" w:type="dxa"/>
          </w:tcPr>
          <w:p w14:paraId="6F6C323B" w14:textId="2DD4400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 w:rsidR="0062329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5904</w:t>
            </w:r>
          </w:p>
        </w:tc>
        <w:tc>
          <w:tcPr>
            <w:tcW w:w="7130" w:type="dxa"/>
          </w:tcPr>
          <w:p w14:paraId="24CFEDDB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3783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ycbB</w:t>
            </w:r>
          </w:p>
        </w:tc>
        <w:tc>
          <w:tcPr>
            <w:tcW w:w="1959" w:type="dxa"/>
          </w:tcPr>
          <w:p w14:paraId="57E4BE1A" w14:textId="729CA761" w:rsidR="00E83347" w:rsidRPr="0067795F" w:rsidRDefault="00FE1D32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HZWlnZXI8L0F1dGhvcj48WWVhcj4yMDE4PC9ZZWFyPjxS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HZWlnZXI8L0F1dGhvcj48WWVhcj4yMDE4PC9ZZWFyPjxS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(</w:t>
            </w:r>
            <w:r w:rsidRPr="00FE1D32">
              <w:rPr>
                <w:rFonts w:ascii="Arial" w:hAnsi="Arial" w:cs="Arial"/>
                <w:i/>
                <w:noProof/>
                <w:sz w:val="21"/>
                <w:szCs w:val="21"/>
                <w:lang w:val="en-US"/>
              </w:rPr>
              <w:t>4</w:t>
            </w:r>
            <w:r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)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</w:p>
        </w:tc>
      </w:tr>
      <w:tr w:rsidR="00E83347" w:rsidRPr="0067795F" w14:paraId="4C6D252F" w14:textId="77777777" w:rsidTr="00E8769F">
        <w:trPr>
          <w:trHeight w:val="244"/>
        </w:trPr>
        <w:tc>
          <w:tcPr>
            <w:tcW w:w="1651" w:type="dxa"/>
          </w:tcPr>
          <w:p w14:paraId="14715026" w14:textId="42A9075D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 w:rsidR="0062329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5906</w:t>
            </w:r>
          </w:p>
        </w:tc>
        <w:tc>
          <w:tcPr>
            <w:tcW w:w="7130" w:type="dxa"/>
          </w:tcPr>
          <w:p w14:paraId="5A1C70A2" w14:textId="4AD06D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vertAlign w:val="superscript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3783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="00C949FA"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</w:p>
        </w:tc>
        <w:tc>
          <w:tcPr>
            <w:tcW w:w="1959" w:type="dxa"/>
          </w:tcPr>
          <w:p w14:paraId="1019E4D9" w14:textId="23ECE1C3" w:rsidR="00E83347" w:rsidRPr="0067795F" w:rsidRDefault="00FE1D32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HZWlnZXI8L0F1dGhvcj48WWVhcj4yMDE4PC9ZZWFyPjxS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HZWlnZXI8L0F1dGhvcj48WWVhcj4yMDE4PC9ZZWFyPjxS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(</w:t>
            </w:r>
            <w:r w:rsidRPr="00FE1D32">
              <w:rPr>
                <w:rFonts w:ascii="Arial" w:hAnsi="Arial" w:cs="Arial"/>
                <w:i/>
                <w:noProof/>
                <w:sz w:val="21"/>
                <w:szCs w:val="21"/>
                <w:lang w:val="en-US"/>
              </w:rPr>
              <w:t>4</w:t>
            </w:r>
            <w:r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)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</w:p>
        </w:tc>
      </w:tr>
      <w:tr w:rsidR="00E83347" w:rsidRPr="0067795F" w14:paraId="174672B4" w14:textId="77777777" w:rsidTr="00E8769F">
        <w:trPr>
          <w:trHeight w:val="224"/>
        </w:trPr>
        <w:tc>
          <w:tcPr>
            <w:tcW w:w="1651" w:type="dxa"/>
          </w:tcPr>
          <w:p w14:paraId="12385970" w14:textId="07FDE578" w:rsidR="00E83347" w:rsidRPr="0067795F" w:rsidRDefault="00B07CB1" w:rsidP="00E83347">
            <w:pPr>
              <w:ind w:right="-123"/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913</w:t>
            </w:r>
          </w:p>
        </w:tc>
        <w:tc>
          <w:tcPr>
            <w:tcW w:w="7130" w:type="dxa"/>
          </w:tcPr>
          <w:p w14:paraId="16CBDD9B" w14:textId="39044573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3783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sen1395</w:t>
            </w:r>
            <w:r w:rsidR="00C949FA"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</w:p>
        </w:tc>
        <w:tc>
          <w:tcPr>
            <w:tcW w:w="1959" w:type="dxa"/>
          </w:tcPr>
          <w:p w14:paraId="26013477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71F32EFC" w14:textId="77777777" w:rsidTr="00E8769F">
        <w:trPr>
          <w:trHeight w:val="244"/>
        </w:trPr>
        <w:tc>
          <w:tcPr>
            <w:tcW w:w="1651" w:type="dxa"/>
          </w:tcPr>
          <w:p w14:paraId="04AB2315" w14:textId="54A4CAA5" w:rsidR="00E83347" w:rsidRPr="0067795F" w:rsidRDefault="00B07CB1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917</w:t>
            </w:r>
          </w:p>
        </w:tc>
        <w:tc>
          <w:tcPr>
            <w:tcW w:w="7130" w:type="dxa"/>
          </w:tcPr>
          <w:p w14:paraId="346D9F3E" w14:textId="4F33F2D5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3783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(N166D)</w:t>
            </w:r>
            <w:r w:rsidR="00C949FA"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  <w:r w:rsidR="00C949FA"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</w:p>
        </w:tc>
        <w:tc>
          <w:tcPr>
            <w:tcW w:w="1959" w:type="dxa"/>
          </w:tcPr>
          <w:p w14:paraId="6C82D35B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7C909705" w14:textId="77777777" w:rsidTr="00E8769F">
        <w:trPr>
          <w:trHeight w:val="224"/>
        </w:trPr>
        <w:tc>
          <w:tcPr>
            <w:tcW w:w="1651" w:type="dxa"/>
          </w:tcPr>
          <w:p w14:paraId="5DEE58C7" w14:textId="14946598" w:rsidR="00E83347" w:rsidRPr="0067795F" w:rsidRDefault="00B07CB1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915</w:t>
            </w:r>
          </w:p>
        </w:tc>
        <w:tc>
          <w:tcPr>
            <w:tcW w:w="7130" w:type="dxa"/>
          </w:tcPr>
          <w:p w14:paraId="1BD0A482" w14:textId="16F7BD02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3783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sen1395 (D167N)</w:t>
            </w:r>
            <w:r w:rsidR="00C949FA"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</w:p>
        </w:tc>
        <w:tc>
          <w:tcPr>
            <w:tcW w:w="1959" w:type="dxa"/>
          </w:tcPr>
          <w:p w14:paraId="2E43DD61" w14:textId="66A3E3FC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1321F6F8" w14:textId="77777777" w:rsidTr="00E8769F">
        <w:trPr>
          <w:trHeight w:val="244"/>
        </w:trPr>
        <w:tc>
          <w:tcPr>
            <w:tcW w:w="1651" w:type="dxa"/>
          </w:tcPr>
          <w:p w14:paraId="449472AE" w14:textId="43433F69" w:rsidR="00E83347" w:rsidRPr="0067795F" w:rsidRDefault="00F4182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spellEnd"/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6042</w:t>
            </w:r>
          </w:p>
        </w:tc>
        <w:tc>
          <w:tcPr>
            <w:tcW w:w="7130" w:type="dxa"/>
          </w:tcPr>
          <w:p w14:paraId="0E004D8A" w14:textId="500D93B9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3783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sen1395 (1-92) ttsA (93-180)</w:t>
            </w:r>
            <w:r w:rsidR="00C949FA"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</w:p>
        </w:tc>
        <w:tc>
          <w:tcPr>
            <w:tcW w:w="1959" w:type="dxa"/>
          </w:tcPr>
          <w:p w14:paraId="3CAB4FD2" w14:textId="0BDC1A8F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0BEE9C0E" w14:textId="77777777" w:rsidTr="00E8769F">
        <w:trPr>
          <w:trHeight w:val="244"/>
        </w:trPr>
        <w:tc>
          <w:tcPr>
            <w:tcW w:w="1651" w:type="dxa"/>
          </w:tcPr>
          <w:p w14:paraId="099D51A9" w14:textId="05E4886C" w:rsidR="00E83347" w:rsidRPr="0067795F" w:rsidRDefault="00F4182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spellEnd"/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6043</w:t>
            </w:r>
          </w:p>
        </w:tc>
        <w:tc>
          <w:tcPr>
            <w:tcW w:w="7130" w:type="dxa"/>
          </w:tcPr>
          <w:p w14:paraId="735264BB" w14:textId="391AB138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3783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E14A)</w:t>
            </w:r>
            <w:r w:rsidR="00C949FA"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</w:p>
        </w:tc>
        <w:tc>
          <w:tcPr>
            <w:tcW w:w="1959" w:type="dxa"/>
          </w:tcPr>
          <w:p w14:paraId="3AEF5DCF" w14:textId="5CD33523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A61394" w:rsidRPr="0067795F" w14:paraId="693409A5" w14:textId="77777777" w:rsidTr="00E8769F">
        <w:trPr>
          <w:trHeight w:val="224"/>
        </w:trPr>
        <w:tc>
          <w:tcPr>
            <w:tcW w:w="1651" w:type="dxa"/>
          </w:tcPr>
          <w:p w14:paraId="1975CCF5" w14:textId="757DDCCA" w:rsidR="00A61394" w:rsidRDefault="00F4182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spellEnd"/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975</w:t>
            </w:r>
          </w:p>
        </w:tc>
        <w:tc>
          <w:tcPr>
            <w:tcW w:w="7130" w:type="dxa"/>
          </w:tcPr>
          <w:p w14:paraId="57449CF5" w14:textId="6822D83B" w:rsidR="00A61394" w:rsidRPr="0067795F" w:rsidRDefault="00A61394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3783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</w:t>
            </w:r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I116D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)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</w:p>
        </w:tc>
        <w:tc>
          <w:tcPr>
            <w:tcW w:w="1959" w:type="dxa"/>
          </w:tcPr>
          <w:p w14:paraId="7E46478E" w14:textId="396745B7" w:rsidR="00A61394" w:rsidRPr="0067795F" w:rsidRDefault="00A61394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1DD9626C" w14:textId="77777777" w:rsidTr="00E8769F">
        <w:trPr>
          <w:trHeight w:val="244"/>
        </w:trPr>
        <w:tc>
          <w:tcPr>
            <w:tcW w:w="1651" w:type="dxa"/>
          </w:tcPr>
          <w:p w14:paraId="3580E9D3" w14:textId="79EEB9DB" w:rsidR="00E83347" w:rsidRPr="0067795F" w:rsidRDefault="00C949FA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5978</w:t>
            </w:r>
            <w:proofErr w:type="gramEnd"/>
          </w:p>
        </w:tc>
        <w:tc>
          <w:tcPr>
            <w:tcW w:w="7130" w:type="dxa"/>
          </w:tcPr>
          <w:p w14:paraId="2D970D4F" w14:textId="33E90D01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3783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D118A)</w:t>
            </w:r>
            <w:r w:rsidR="00C949FA"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</w:p>
        </w:tc>
        <w:tc>
          <w:tcPr>
            <w:tcW w:w="1959" w:type="dxa"/>
          </w:tcPr>
          <w:p w14:paraId="16E65862" w14:textId="1C451189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A61394" w:rsidRPr="0067795F" w14:paraId="1DBEBEB2" w14:textId="77777777" w:rsidTr="00E8769F">
        <w:trPr>
          <w:trHeight w:val="224"/>
        </w:trPr>
        <w:tc>
          <w:tcPr>
            <w:tcW w:w="1651" w:type="dxa"/>
          </w:tcPr>
          <w:p w14:paraId="52E3A60F" w14:textId="5739ECA3" w:rsidR="00A61394" w:rsidRDefault="00F4182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spellEnd"/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976</w:t>
            </w:r>
          </w:p>
        </w:tc>
        <w:tc>
          <w:tcPr>
            <w:tcW w:w="7130" w:type="dxa"/>
          </w:tcPr>
          <w:p w14:paraId="02665FF3" w14:textId="038791E4" w:rsidR="00A61394" w:rsidRPr="0067795F" w:rsidRDefault="00A61394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3783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</w:t>
            </w:r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Q120R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)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</w:p>
        </w:tc>
        <w:tc>
          <w:tcPr>
            <w:tcW w:w="1959" w:type="dxa"/>
          </w:tcPr>
          <w:p w14:paraId="2C7BA03B" w14:textId="435AC7C3" w:rsidR="00A61394" w:rsidRPr="0067795F" w:rsidRDefault="00A61394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A61394" w:rsidRPr="0067795F" w14:paraId="49D3E4E8" w14:textId="77777777" w:rsidTr="00E8769F">
        <w:trPr>
          <w:trHeight w:val="244"/>
        </w:trPr>
        <w:tc>
          <w:tcPr>
            <w:tcW w:w="1651" w:type="dxa"/>
          </w:tcPr>
          <w:p w14:paraId="4F96029E" w14:textId="172C6544" w:rsidR="00A61394" w:rsidRDefault="00F4182E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spellEnd"/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6041</w:t>
            </w:r>
          </w:p>
        </w:tc>
        <w:tc>
          <w:tcPr>
            <w:tcW w:w="7130" w:type="dxa"/>
          </w:tcPr>
          <w:p w14:paraId="48EF38EC" w14:textId="50DE29E7" w:rsidR="00A61394" w:rsidRPr="0067795F" w:rsidRDefault="00A61394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3783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 (</w:t>
            </w:r>
            <w:r>
              <w:rPr>
                <w:rFonts w:ascii="Arial" w:hAnsi="Arial" w:cs="Arial"/>
                <w:i/>
                <w:sz w:val="21"/>
                <w:szCs w:val="21"/>
                <w:lang w:val="en-US"/>
              </w:rPr>
              <w:t>Q164E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)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vertAlign w:val="superscript"/>
                <w:lang w:val="en-US"/>
              </w:rPr>
              <w:t>3xFlag</w:t>
            </w:r>
          </w:p>
        </w:tc>
        <w:tc>
          <w:tcPr>
            <w:tcW w:w="1959" w:type="dxa"/>
          </w:tcPr>
          <w:p w14:paraId="1C678131" w14:textId="0CAE5524" w:rsidR="00A61394" w:rsidRPr="0067795F" w:rsidRDefault="00A61394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  <w:tr w:rsidR="00E83347" w:rsidRPr="0067795F" w14:paraId="4195642D" w14:textId="77777777" w:rsidTr="00E8769F">
        <w:trPr>
          <w:trHeight w:val="224"/>
        </w:trPr>
        <w:tc>
          <w:tcPr>
            <w:tcW w:w="1651" w:type="dxa"/>
          </w:tcPr>
          <w:p w14:paraId="195E6D2A" w14:textId="4538CB16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spellStart"/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ET</w:t>
            </w:r>
            <w:proofErr w:type="spellEnd"/>
            <w:proofErr w:type="gramEnd"/>
            <w:r w:rsidR="0062329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28b</w:t>
            </w:r>
          </w:p>
        </w:tc>
        <w:tc>
          <w:tcPr>
            <w:tcW w:w="7130" w:type="dxa"/>
          </w:tcPr>
          <w:p w14:paraId="568EA239" w14:textId="0D33CD82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rotein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expression vector</w:t>
            </w:r>
          </w:p>
        </w:tc>
        <w:tc>
          <w:tcPr>
            <w:tcW w:w="1959" w:type="dxa"/>
          </w:tcPr>
          <w:p w14:paraId="38F246DD" w14:textId="4CBFA9E8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Invitrogen</w:t>
            </w:r>
          </w:p>
        </w:tc>
      </w:tr>
      <w:tr w:rsidR="00E83347" w:rsidRPr="0067795F" w14:paraId="6F0DAF3A" w14:textId="77777777" w:rsidTr="00E8769F">
        <w:trPr>
          <w:trHeight w:val="244"/>
        </w:trPr>
        <w:tc>
          <w:tcPr>
            <w:tcW w:w="1651" w:type="dxa"/>
          </w:tcPr>
          <w:p w14:paraId="1B30EEA9" w14:textId="2ED3D792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 w:rsidR="00623297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5485</w:t>
            </w:r>
          </w:p>
        </w:tc>
        <w:tc>
          <w:tcPr>
            <w:tcW w:w="7130" w:type="dxa"/>
          </w:tcPr>
          <w:p w14:paraId="3F409AD8" w14:textId="57B14C72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ET28b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sz w:val="21"/>
                <w:szCs w:val="21"/>
                <w:lang w:val="en-US"/>
              </w:rPr>
              <w:t>ttsA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-N term. </w:t>
            </w: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histidine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tag</w:t>
            </w:r>
          </w:p>
        </w:tc>
        <w:tc>
          <w:tcPr>
            <w:tcW w:w="1959" w:type="dxa"/>
          </w:tcPr>
          <w:p w14:paraId="2C8114F4" w14:textId="2CB3061B" w:rsidR="00E83347" w:rsidRPr="0067795F" w:rsidRDefault="00FE1D32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HZWlnZXI8L0F1dGhvcj48WWVhcj4yMDE4PC9ZZWFyPjxS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begin">
                <w:fldData xml:space="preserve">PEVuZE5vdGU+PENpdGU+PEF1dGhvcj5HZWlnZXI8L0F1dGhvcj48WWVhcj4yMDE4PC9ZZWFyPjxS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</w:fldData>
              </w:fldCha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(</w:t>
            </w:r>
            <w:r w:rsidRPr="00FE1D32">
              <w:rPr>
                <w:rFonts w:ascii="Arial" w:hAnsi="Arial" w:cs="Arial"/>
                <w:i/>
                <w:noProof/>
                <w:sz w:val="21"/>
                <w:szCs w:val="21"/>
                <w:lang w:val="en-US"/>
              </w:rPr>
              <w:t>4</w:t>
            </w:r>
            <w:r>
              <w:rPr>
                <w:rFonts w:ascii="Arial" w:hAnsi="Arial" w:cs="Arial"/>
                <w:noProof/>
                <w:sz w:val="21"/>
                <w:szCs w:val="21"/>
                <w:lang w:val="en-US"/>
              </w:rPr>
              <w:t>)</w:t>
            </w:r>
            <w:r>
              <w:rPr>
                <w:rFonts w:ascii="Arial" w:hAnsi="Arial" w:cs="Arial"/>
                <w:sz w:val="21"/>
                <w:szCs w:val="21"/>
                <w:lang w:val="en-US"/>
              </w:rPr>
              <w:fldChar w:fldCharType="end"/>
            </w:r>
          </w:p>
        </w:tc>
      </w:tr>
      <w:tr w:rsidR="00E83347" w:rsidRPr="0067795F" w14:paraId="22DE87AE" w14:textId="77777777" w:rsidTr="00E8769F">
        <w:trPr>
          <w:trHeight w:val="244"/>
        </w:trPr>
        <w:tc>
          <w:tcPr>
            <w:tcW w:w="1651" w:type="dxa"/>
            <w:tcBorders>
              <w:bottom w:val="single" w:sz="4" w:space="0" w:color="auto"/>
            </w:tcBorders>
          </w:tcPr>
          <w:p w14:paraId="7B08350F" w14:textId="360A9E9B" w:rsidR="00E83347" w:rsidRPr="0067795F" w:rsidRDefault="00B07CB1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>
              <w:rPr>
                <w:rFonts w:ascii="Arial" w:hAnsi="Arial" w:cs="Arial"/>
                <w:sz w:val="21"/>
                <w:szCs w:val="21"/>
                <w:lang w:val="en-US"/>
              </w:rPr>
              <w:t>pSB</w:t>
            </w:r>
            <w:proofErr w:type="gramEnd"/>
            <w:r>
              <w:rPr>
                <w:rFonts w:ascii="Arial" w:hAnsi="Arial" w:cs="Arial"/>
                <w:sz w:val="21"/>
                <w:szCs w:val="21"/>
                <w:lang w:val="en-US"/>
              </w:rPr>
              <w:t xml:space="preserve"> 5967</w:t>
            </w:r>
          </w:p>
        </w:tc>
        <w:tc>
          <w:tcPr>
            <w:tcW w:w="7130" w:type="dxa"/>
            <w:tcBorders>
              <w:bottom w:val="single" w:sz="4" w:space="0" w:color="auto"/>
            </w:tcBorders>
          </w:tcPr>
          <w:p w14:paraId="04E87D5C" w14:textId="5976F0EB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pET28b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</w:t>
            </w:r>
            <w:r w:rsidRPr="0067795F">
              <w:rPr>
                <w:rFonts w:ascii="Arial" w:hAnsi="Arial" w:cs="Arial"/>
                <w:i/>
                <w:iCs/>
                <w:sz w:val="21"/>
                <w:szCs w:val="21"/>
                <w:lang w:val="en-US"/>
              </w:rPr>
              <w:t>sen1395</w:t>
            </w: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-N term. </w:t>
            </w:r>
            <w:proofErr w:type="gramStart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histidine</w:t>
            </w:r>
            <w:proofErr w:type="gramEnd"/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 xml:space="preserve"> tag</w:t>
            </w:r>
          </w:p>
        </w:tc>
        <w:tc>
          <w:tcPr>
            <w:tcW w:w="1959" w:type="dxa"/>
            <w:tcBorders>
              <w:bottom w:val="single" w:sz="4" w:space="0" w:color="auto"/>
            </w:tcBorders>
          </w:tcPr>
          <w:p w14:paraId="661DDE1A" w14:textId="77777777" w:rsidR="00E83347" w:rsidRPr="0067795F" w:rsidRDefault="00E83347" w:rsidP="00E83347">
            <w:pPr>
              <w:rPr>
                <w:rFonts w:ascii="Arial" w:hAnsi="Arial" w:cs="Arial"/>
                <w:sz w:val="21"/>
                <w:szCs w:val="21"/>
                <w:lang w:val="en-US"/>
              </w:rPr>
            </w:pPr>
            <w:r w:rsidRPr="0067795F">
              <w:rPr>
                <w:rFonts w:ascii="Arial" w:hAnsi="Arial" w:cs="Arial"/>
                <w:sz w:val="21"/>
                <w:szCs w:val="21"/>
                <w:lang w:val="en-US"/>
              </w:rPr>
              <w:t>This study</w:t>
            </w:r>
          </w:p>
        </w:tc>
      </w:tr>
    </w:tbl>
    <w:p w14:paraId="4667B26A" w14:textId="10F59731" w:rsidR="009C4C51" w:rsidRPr="00E8769F" w:rsidRDefault="00E8769F" w:rsidP="00E8769F">
      <w:pPr>
        <w:spacing w:line="240" w:lineRule="auto"/>
        <w:rPr>
          <w:rFonts w:ascii="Arial" w:hAnsi="Arial" w:cs="Arial"/>
          <w:lang w:val="en-US"/>
        </w:rPr>
      </w:pPr>
      <w:r w:rsidRPr="00E8769F">
        <w:rPr>
          <w:rFonts w:ascii="Arial" w:hAnsi="Arial" w:cs="Arial"/>
          <w:lang w:val="en-US"/>
        </w:rPr>
        <w:t>Table S2</w:t>
      </w:r>
      <w:r w:rsidR="009C4C51" w:rsidRPr="00E8769F">
        <w:rPr>
          <w:rFonts w:ascii="Arial" w:hAnsi="Arial" w:cs="Arial"/>
          <w:lang w:val="en-US"/>
        </w:rPr>
        <w:t>: Strains and plasmids</w:t>
      </w:r>
    </w:p>
    <w:p w14:paraId="1DEFD402" w14:textId="77777777" w:rsidR="00BF4B30" w:rsidRPr="0067795F" w:rsidRDefault="00BF4B30">
      <w:pPr>
        <w:rPr>
          <w:rFonts w:ascii="Arial" w:hAnsi="Arial" w:cs="Arial"/>
          <w:sz w:val="21"/>
          <w:szCs w:val="21"/>
          <w:lang w:val="en-US"/>
        </w:rPr>
      </w:pPr>
    </w:p>
    <w:p w14:paraId="0D9C2991" w14:textId="77777777" w:rsidR="00FE1D32" w:rsidRPr="00FE1D32" w:rsidRDefault="00FC7869" w:rsidP="00FE1D32">
      <w:pPr>
        <w:pStyle w:val="EndNoteBibliography"/>
        <w:spacing w:after="0"/>
        <w:ind w:left="720" w:hanging="720"/>
        <w:jc w:val="left"/>
      </w:pPr>
      <w:r w:rsidRPr="0067795F">
        <w:rPr>
          <w:rFonts w:ascii="Arial" w:hAnsi="Arial" w:cs="Arial"/>
          <w:sz w:val="21"/>
          <w:szCs w:val="21"/>
        </w:rPr>
        <w:fldChar w:fldCharType="begin"/>
      </w:r>
      <w:r w:rsidR="00466EB9" w:rsidRPr="0067795F">
        <w:rPr>
          <w:rFonts w:ascii="Arial" w:hAnsi="Arial" w:cs="Arial"/>
          <w:sz w:val="21"/>
          <w:szCs w:val="21"/>
        </w:rPr>
        <w:instrText xml:space="preserve"> ADDIN EN.REFLIST </w:instrText>
      </w:r>
      <w:r w:rsidRPr="0067795F">
        <w:rPr>
          <w:rFonts w:ascii="Arial" w:hAnsi="Arial" w:cs="Arial"/>
          <w:sz w:val="21"/>
          <w:szCs w:val="21"/>
        </w:rPr>
        <w:fldChar w:fldCharType="separate"/>
      </w:r>
      <w:r w:rsidR="00FE1D32" w:rsidRPr="00FE1D32">
        <w:t>1.</w:t>
      </w:r>
      <w:r w:rsidR="00FE1D32" w:rsidRPr="00FE1D32">
        <w:tab/>
        <w:t xml:space="preserve">J. E. Galan, R. Curtiss, 3rd, Distribution of the invA, -B, -C, and -D genes of Salmonella typhimurium among other Salmonella serovars: invA mutants of Salmonella typhi are deficient for entry into mammalian cells. </w:t>
      </w:r>
      <w:r w:rsidR="00FE1D32" w:rsidRPr="00FE1D32">
        <w:rPr>
          <w:i/>
        </w:rPr>
        <w:t>Infection and immunity</w:t>
      </w:r>
      <w:r w:rsidR="00FE1D32" w:rsidRPr="00FE1D32">
        <w:t xml:space="preserve"> </w:t>
      </w:r>
      <w:r w:rsidR="00FE1D32" w:rsidRPr="00FE1D32">
        <w:rPr>
          <w:b/>
        </w:rPr>
        <w:t>59</w:t>
      </w:r>
      <w:r w:rsidR="00FE1D32" w:rsidRPr="00FE1D32">
        <w:t>, 2901-2908 (1991).</w:t>
      </w:r>
    </w:p>
    <w:p w14:paraId="275BE7B7" w14:textId="77777777" w:rsidR="00FE1D32" w:rsidRPr="00FE1D32" w:rsidRDefault="00FE1D32" w:rsidP="00FE1D32">
      <w:pPr>
        <w:pStyle w:val="EndNoteBibliography"/>
        <w:spacing w:after="0"/>
        <w:ind w:left="720" w:hanging="720"/>
        <w:jc w:val="left"/>
      </w:pPr>
      <w:r w:rsidRPr="00FE1D32">
        <w:t>2.</w:t>
      </w:r>
      <w:r w:rsidRPr="00FE1D32">
        <w:tab/>
        <w:t xml:space="preserve">S. Spano, J. E. Ugalde, J. E. Galan, Delivery of a Salmonella Typhi exotoxin from a host intracellular compartment. </w:t>
      </w:r>
      <w:r w:rsidRPr="00FE1D32">
        <w:rPr>
          <w:i/>
        </w:rPr>
        <w:t>Cell Host Microbe</w:t>
      </w:r>
      <w:r w:rsidRPr="00FE1D32">
        <w:t xml:space="preserve"> </w:t>
      </w:r>
      <w:r w:rsidRPr="00FE1D32">
        <w:rPr>
          <w:b/>
        </w:rPr>
        <w:t>3</w:t>
      </w:r>
      <w:r w:rsidRPr="00FE1D32">
        <w:t>, 30-38 (2008).</w:t>
      </w:r>
    </w:p>
    <w:p w14:paraId="039B69E2" w14:textId="77777777" w:rsidR="00FE1D32" w:rsidRPr="00FE1D32" w:rsidRDefault="00FE1D32" w:rsidP="00FE1D32">
      <w:pPr>
        <w:pStyle w:val="EndNoteBibliography"/>
        <w:spacing w:after="0"/>
        <w:ind w:left="720" w:hanging="720"/>
        <w:jc w:val="left"/>
      </w:pPr>
      <w:r w:rsidRPr="00FE1D32">
        <w:t>3.</w:t>
      </w:r>
      <w:r w:rsidRPr="00FE1D32">
        <w:tab/>
        <w:t xml:space="preserve">H. Hodak, J. E. Galan, A Salmonella Typhi homologue of bacteriophage muramidases controls typhoid toxin secretion. </w:t>
      </w:r>
      <w:r w:rsidRPr="00FE1D32">
        <w:rPr>
          <w:i/>
        </w:rPr>
        <w:t>EMBO Rep</w:t>
      </w:r>
      <w:r w:rsidRPr="00FE1D32">
        <w:t xml:space="preserve"> </w:t>
      </w:r>
      <w:r w:rsidRPr="00FE1D32">
        <w:rPr>
          <w:b/>
        </w:rPr>
        <w:t>14</w:t>
      </w:r>
      <w:r w:rsidRPr="00FE1D32">
        <w:t>, 95-102 (2013).</w:t>
      </w:r>
    </w:p>
    <w:p w14:paraId="5687D63A" w14:textId="77777777" w:rsidR="00FE1D32" w:rsidRPr="00FE1D32" w:rsidRDefault="00FE1D32" w:rsidP="00FE1D32">
      <w:pPr>
        <w:pStyle w:val="EndNoteBibliography"/>
        <w:spacing w:after="0"/>
        <w:ind w:left="720" w:hanging="720"/>
        <w:jc w:val="left"/>
      </w:pPr>
      <w:r w:rsidRPr="00FE1D32">
        <w:t>4.</w:t>
      </w:r>
      <w:r w:rsidRPr="00FE1D32">
        <w:tab/>
        <w:t xml:space="preserve">T. Geiger, M. Pazos, M. Lara-Tejero, W. Vollmer, J. E. Galan, Peptidoglycan editing by a specific LD-transpeptidase controls the muramidase-dependent secretion of typhoid toxin. </w:t>
      </w:r>
      <w:r w:rsidRPr="00FE1D32">
        <w:rPr>
          <w:i/>
        </w:rPr>
        <w:t>Nature microbiology</w:t>
      </w:r>
      <w:r w:rsidRPr="00FE1D32">
        <w:t xml:space="preserve"> </w:t>
      </w:r>
      <w:r w:rsidRPr="00FE1D32">
        <w:rPr>
          <w:b/>
        </w:rPr>
        <w:t>3</w:t>
      </w:r>
      <w:r w:rsidRPr="00FE1D32">
        <w:t>, 1243-1254 (2018).</w:t>
      </w:r>
    </w:p>
    <w:p w14:paraId="779B4AFC" w14:textId="77777777" w:rsidR="00FE1D32" w:rsidRPr="00FE1D32" w:rsidRDefault="00FE1D32" w:rsidP="00FE1D32">
      <w:pPr>
        <w:pStyle w:val="EndNoteBibliography"/>
        <w:spacing w:after="0"/>
        <w:ind w:left="720" w:hanging="720"/>
        <w:jc w:val="left"/>
      </w:pPr>
      <w:r w:rsidRPr="00FE1D32">
        <w:t>5.</w:t>
      </w:r>
      <w:r w:rsidRPr="00FE1D32">
        <w:tab/>
        <w:t>G. Demarre</w:t>
      </w:r>
      <w:r w:rsidRPr="00FE1D32">
        <w:rPr>
          <w:i/>
        </w:rPr>
        <w:t xml:space="preserve"> et al.</w:t>
      </w:r>
      <w:r w:rsidRPr="00FE1D32">
        <w:t xml:space="preserve">, A new family of mobilizable suicide plasmids based on broad host range R388 plasmid (IncW) and RP4 plasmid (IncPalpha) conjugative machineries and their cognate Escherichia coli host strains. </w:t>
      </w:r>
      <w:r w:rsidRPr="00FE1D32">
        <w:rPr>
          <w:i/>
        </w:rPr>
        <w:t>Research in microbiology</w:t>
      </w:r>
      <w:r w:rsidRPr="00FE1D32">
        <w:t xml:space="preserve"> </w:t>
      </w:r>
      <w:r w:rsidRPr="00FE1D32">
        <w:rPr>
          <w:b/>
        </w:rPr>
        <w:t>156</w:t>
      </w:r>
      <w:r w:rsidRPr="00FE1D32">
        <w:t>, 245-255 (2005).</w:t>
      </w:r>
    </w:p>
    <w:p w14:paraId="4A5505E9" w14:textId="77777777" w:rsidR="00FE1D32" w:rsidRPr="00FE1D32" w:rsidRDefault="00FE1D32" w:rsidP="00FE1D32">
      <w:pPr>
        <w:pStyle w:val="EndNoteBibliography"/>
        <w:ind w:left="720" w:hanging="720"/>
        <w:jc w:val="left"/>
      </w:pPr>
      <w:r w:rsidRPr="00FE1D32">
        <w:t>6.</w:t>
      </w:r>
      <w:r w:rsidRPr="00FE1D32">
        <w:tab/>
        <w:t xml:space="preserve">K. Kaniga, J. C. Bossio, J. E. Galan, The Salmonella typhimurium invasion genes invF and invG encode homologues of the AraC and PulD family of proteins. </w:t>
      </w:r>
      <w:r w:rsidRPr="00FE1D32">
        <w:rPr>
          <w:i/>
        </w:rPr>
        <w:t>Molecular microbiology</w:t>
      </w:r>
      <w:r w:rsidRPr="00FE1D32">
        <w:t xml:space="preserve"> </w:t>
      </w:r>
      <w:r w:rsidRPr="00FE1D32">
        <w:rPr>
          <w:b/>
        </w:rPr>
        <w:t>13</w:t>
      </w:r>
      <w:r w:rsidRPr="00FE1D32">
        <w:t>, 555-568 (1994).</w:t>
      </w:r>
    </w:p>
    <w:p w14:paraId="5F67B698" w14:textId="1B98A740" w:rsidR="00082005" w:rsidRPr="0067795F" w:rsidRDefault="00FC7869" w:rsidP="00FE1D32">
      <w:pPr>
        <w:rPr>
          <w:rFonts w:ascii="Arial" w:hAnsi="Arial" w:cs="Arial"/>
          <w:sz w:val="21"/>
          <w:szCs w:val="21"/>
          <w:lang w:val="en-US"/>
        </w:rPr>
      </w:pPr>
      <w:r w:rsidRPr="0067795F">
        <w:rPr>
          <w:rFonts w:ascii="Arial" w:hAnsi="Arial" w:cs="Arial"/>
          <w:sz w:val="21"/>
          <w:szCs w:val="21"/>
          <w:lang w:val="en-US"/>
        </w:rPr>
        <w:fldChar w:fldCharType="end"/>
      </w:r>
      <w:bookmarkStart w:id="0" w:name="_GoBack"/>
      <w:bookmarkEnd w:id="0"/>
      <w:r w:rsidRPr="0067795F">
        <w:rPr>
          <w:rFonts w:ascii="Arial" w:hAnsi="Arial" w:cs="Arial"/>
          <w:sz w:val="21"/>
          <w:szCs w:val="21"/>
          <w:lang w:val="en-US"/>
        </w:rPr>
        <w:fldChar w:fldCharType="begin"/>
      </w:r>
      <w:r w:rsidR="002A1D03" w:rsidRPr="0067795F">
        <w:rPr>
          <w:rFonts w:ascii="Arial" w:hAnsi="Arial" w:cs="Arial"/>
          <w:sz w:val="21"/>
          <w:szCs w:val="21"/>
          <w:lang w:val="en-US"/>
        </w:rPr>
        <w:instrText xml:space="preserve"> ADDIN </w:instrText>
      </w:r>
      <w:r w:rsidRPr="0067795F">
        <w:rPr>
          <w:rFonts w:ascii="Arial" w:hAnsi="Arial" w:cs="Arial"/>
          <w:sz w:val="21"/>
          <w:szCs w:val="21"/>
          <w:lang w:val="en-US"/>
        </w:rPr>
        <w:fldChar w:fldCharType="end"/>
      </w:r>
    </w:p>
    <w:sectPr w:rsidR="00082005" w:rsidRPr="0067795F" w:rsidSect="00E8769F">
      <w:pgSz w:w="11906" w:h="16838"/>
      <w:pgMar w:top="720" w:right="720" w:bottom="720" w:left="720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5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sf9vss0od9xz2eprrsp2peg0rxr2e0a0rdd&quot;&gt;Endnote Library Typhoid Toxin Secretion Tobias&lt;record-ids&gt;&lt;item&gt;3&lt;/item&gt;&lt;item&gt;4&lt;/item&gt;&lt;item&gt;14&lt;/item&gt;&lt;item&gt;23&lt;/item&gt;&lt;/record-ids&gt;&lt;/item&gt;&lt;/Libraries&gt;"/>
  </w:docVars>
  <w:rsids>
    <w:rsidRoot w:val="008E1942"/>
    <w:rsid w:val="00017741"/>
    <w:rsid w:val="00047229"/>
    <w:rsid w:val="00082005"/>
    <w:rsid w:val="00097E3D"/>
    <w:rsid w:val="000B4584"/>
    <w:rsid w:val="000D4A9D"/>
    <w:rsid w:val="00112833"/>
    <w:rsid w:val="00125D98"/>
    <w:rsid w:val="00132D3C"/>
    <w:rsid w:val="00146FAD"/>
    <w:rsid w:val="00171237"/>
    <w:rsid w:val="00173E94"/>
    <w:rsid w:val="00192C5D"/>
    <w:rsid w:val="001954A8"/>
    <w:rsid w:val="00235913"/>
    <w:rsid w:val="00246BAE"/>
    <w:rsid w:val="002A1D03"/>
    <w:rsid w:val="002D0E31"/>
    <w:rsid w:val="002E3572"/>
    <w:rsid w:val="0032223C"/>
    <w:rsid w:val="00332B18"/>
    <w:rsid w:val="003337E3"/>
    <w:rsid w:val="00335934"/>
    <w:rsid w:val="00362E34"/>
    <w:rsid w:val="00381F3E"/>
    <w:rsid w:val="003935EE"/>
    <w:rsid w:val="003948EA"/>
    <w:rsid w:val="004274AE"/>
    <w:rsid w:val="00466EB9"/>
    <w:rsid w:val="004823AA"/>
    <w:rsid w:val="00497D76"/>
    <w:rsid w:val="004D5977"/>
    <w:rsid w:val="00527A53"/>
    <w:rsid w:val="005312E9"/>
    <w:rsid w:val="005344F2"/>
    <w:rsid w:val="005802ED"/>
    <w:rsid w:val="005B7580"/>
    <w:rsid w:val="005D5D23"/>
    <w:rsid w:val="005E5DA3"/>
    <w:rsid w:val="00623297"/>
    <w:rsid w:val="00627BD9"/>
    <w:rsid w:val="0067795F"/>
    <w:rsid w:val="0068776A"/>
    <w:rsid w:val="006928D3"/>
    <w:rsid w:val="006C0234"/>
    <w:rsid w:val="006C20FB"/>
    <w:rsid w:val="00707C53"/>
    <w:rsid w:val="00723785"/>
    <w:rsid w:val="007405FC"/>
    <w:rsid w:val="007561B1"/>
    <w:rsid w:val="0076005C"/>
    <w:rsid w:val="00770116"/>
    <w:rsid w:val="007A309B"/>
    <w:rsid w:val="007A548B"/>
    <w:rsid w:val="007B0EC8"/>
    <w:rsid w:val="007E493D"/>
    <w:rsid w:val="008662EE"/>
    <w:rsid w:val="0087241F"/>
    <w:rsid w:val="00874A2E"/>
    <w:rsid w:val="00882B85"/>
    <w:rsid w:val="008A3741"/>
    <w:rsid w:val="008C2D27"/>
    <w:rsid w:val="008E1942"/>
    <w:rsid w:val="008F3AD2"/>
    <w:rsid w:val="008F4763"/>
    <w:rsid w:val="00914FCC"/>
    <w:rsid w:val="00941D9D"/>
    <w:rsid w:val="009B4984"/>
    <w:rsid w:val="009C1E72"/>
    <w:rsid w:val="009C4C51"/>
    <w:rsid w:val="009D3A4C"/>
    <w:rsid w:val="009E356C"/>
    <w:rsid w:val="009F2D4E"/>
    <w:rsid w:val="009F57F4"/>
    <w:rsid w:val="00A451AD"/>
    <w:rsid w:val="00A61394"/>
    <w:rsid w:val="00A843B2"/>
    <w:rsid w:val="00AB4D58"/>
    <w:rsid w:val="00AC1DA0"/>
    <w:rsid w:val="00AE5481"/>
    <w:rsid w:val="00AF1F8F"/>
    <w:rsid w:val="00B06684"/>
    <w:rsid w:val="00B07CB1"/>
    <w:rsid w:val="00B1176D"/>
    <w:rsid w:val="00B34B50"/>
    <w:rsid w:val="00B4745A"/>
    <w:rsid w:val="00B6003B"/>
    <w:rsid w:val="00B810DE"/>
    <w:rsid w:val="00B81E7E"/>
    <w:rsid w:val="00BE08DD"/>
    <w:rsid w:val="00BF41AB"/>
    <w:rsid w:val="00BF4B30"/>
    <w:rsid w:val="00C745B3"/>
    <w:rsid w:val="00C86933"/>
    <w:rsid w:val="00C949FA"/>
    <w:rsid w:val="00CB6B37"/>
    <w:rsid w:val="00D276DE"/>
    <w:rsid w:val="00D351FC"/>
    <w:rsid w:val="00D47512"/>
    <w:rsid w:val="00E16A7C"/>
    <w:rsid w:val="00E2044E"/>
    <w:rsid w:val="00E51E6A"/>
    <w:rsid w:val="00E57010"/>
    <w:rsid w:val="00E733DC"/>
    <w:rsid w:val="00E83347"/>
    <w:rsid w:val="00E8769F"/>
    <w:rsid w:val="00EA4785"/>
    <w:rsid w:val="00F11CA1"/>
    <w:rsid w:val="00F269DF"/>
    <w:rsid w:val="00F4182E"/>
    <w:rsid w:val="00F44B94"/>
    <w:rsid w:val="00F8509C"/>
    <w:rsid w:val="00F97536"/>
    <w:rsid w:val="00FA0454"/>
    <w:rsid w:val="00FB651B"/>
    <w:rsid w:val="00FC2FB8"/>
    <w:rsid w:val="00FC7869"/>
    <w:rsid w:val="00FD68B2"/>
    <w:rsid w:val="00FE1D32"/>
    <w:rsid w:val="00FE46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969BDC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59" w:unhideWhenUsed="0"/>
    <w:lsdException w:name="Table Theme" w:semiHidden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8200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E194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466EB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6EB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66EB9"/>
    <w:pPr>
      <w:spacing w:line="240" w:lineRule="auto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66EB9"/>
    <w:rPr>
      <w:rFonts w:ascii="Calibri" w:hAnsi="Calibri" w:cs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59" w:unhideWhenUsed="0"/>
    <w:lsdException w:name="Table Theme" w:semiHidden="0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8200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E194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466EB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6EB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66EB9"/>
    <w:pPr>
      <w:spacing w:line="240" w:lineRule="auto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66EB9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1</TotalTime>
  <Pages>2</Pages>
  <Words>2117</Words>
  <Characters>12072</Characters>
  <Application>Microsoft Macintosh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bias Geiger</dc:creator>
  <cp:lastModifiedBy>Jorge Galan</cp:lastModifiedBy>
  <cp:revision>40</cp:revision>
  <cp:lastPrinted>2018-03-22T16:00:00Z</cp:lastPrinted>
  <dcterms:created xsi:type="dcterms:W3CDTF">2019-07-22T17:54:00Z</dcterms:created>
  <dcterms:modified xsi:type="dcterms:W3CDTF">2019-10-21T23:15:00Z</dcterms:modified>
</cp:coreProperties>
</file>